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A9616EB" w14:textId="637CB708" w:rsidR="00115A81" w:rsidRPr="006156DA" w:rsidRDefault="00EC3F33" w:rsidP="0087074D">
      <w:pPr>
        <w:jc w:val="center"/>
        <w:rPr>
          <w:b/>
          <w:sz w:val="40"/>
          <w:szCs w:val="40"/>
        </w:rPr>
      </w:pPr>
      <w:r>
        <w:rPr>
          <w:b/>
          <w:sz w:val="40"/>
          <w:szCs w:val="40"/>
        </w:rPr>
        <w:t>Pronóstico de</w:t>
      </w:r>
      <w:r w:rsidR="00115A81">
        <w:rPr>
          <w:b/>
          <w:sz w:val="40"/>
          <w:szCs w:val="40"/>
        </w:rPr>
        <w:t xml:space="preserve"> Series de Tiempo de Tráfico web</w:t>
      </w:r>
      <w:r w:rsidR="008932AA">
        <w:rPr>
          <w:b/>
          <w:sz w:val="40"/>
          <w:szCs w:val="40"/>
        </w:rPr>
        <w:t>.</w:t>
      </w:r>
      <w:r w:rsidR="00115A81">
        <w:rPr>
          <w:b/>
          <w:sz w:val="40"/>
          <w:szCs w:val="40"/>
        </w:rPr>
        <w:t xml:space="preserve"> Estudio de Caso </w:t>
      </w:r>
      <w:r w:rsidR="008628D6">
        <w:rPr>
          <w:b/>
          <w:sz w:val="40"/>
          <w:szCs w:val="40"/>
        </w:rPr>
        <w:t>U</w:t>
      </w:r>
      <w:r w:rsidR="008932AA">
        <w:rPr>
          <w:b/>
          <w:sz w:val="40"/>
          <w:szCs w:val="40"/>
        </w:rPr>
        <w:t xml:space="preserve">niversidad </w:t>
      </w:r>
      <w:r w:rsidR="008628D6">
        <w:rPr>
          <w:b/>
          <w:sz w:val="40"/>
          <w:szCs w:val="40"/>
        </w:rPr>
        <w:t>Na</w:t>
      </w:r>
      <w:r w:rsidR="008932AA">
        <w:rPr>
          <w:b/>
          <w:sz w:val="40"/>
          <w:szCs w:val="40"/>
        </w:rPr>
        <w:t xml:space="preserve">cional de </w:t>
      </w:r>
      <w:r w:rsidR="008628D6">
        <w:rPr>
          <w:b/>
          <w:sz w:val="40"/>
          <w:szCs w:val="40"/>
        </w:rPr>
        <w:t>M</w:t>
      </w:r>
      <w:r w:rsidR="008932AA">
        <w:rPr>
          <w:b/>
          <w:sz w:val="40"/>
          <w:szCs w:val="40"/>
        </w:rPr>
        <w:t>isiones</w:t>
      </w:r>
    </w:p>
    <w:p w14:paraId="351C95EC" w14:textId="77777777" w:rsidR="00236AE2" w:rsidRPr="00AE07A6" w:rsidRDefault="00236AE2" w:rsidP="00236AE2"/>
    <w:p w14:paraId="24B03CA1" w14:textId="77777777" w:rsidR="00236AE2" w:rsidRDefault="00236AE2" w:rsidP="00236AE2"/>
    <w:p w14:paraId="15039AB4" w14:textId="77777777" w:rsidR="0087074D" w:rsidRDefault="0087074D" w:rsidP="00236AE2"/>
    <w:p w14:paraId="48320421" w14:textId="77777777" w:rsidR="0087074D" w:rsidRPr="00AE07A6" w:rsidRDefault="0087074D" w:rsidP="00236AE2"/>
    <w:p w14:paraId="5D009169" w14:textId="32A5263D" w:rsidR="00130CAD" w:rsidRDefault="00130CAD" w:rsidP="0087074D">
      <w:pPr>
        <w:ind w:left="708"/>
        <w:jc w:val="center"/>
      </w:pPr>
      <w:r>
        <w:t>P</w:t>
      </w:r>
      <w:r w:rsidR="0087074D">
        <w:t>OR</w:t>
      </w:r>
      <w:r>
        <w:t>:</w:t>
      </w:r>
      <w:r w:rsidR="00236AE2" w:rsidRPr="00AE07A6">
        <w:t xml:space="preserve"> Enrique Gauto Sand</w:t>
      </w:r>
    </w:p>
    <w:p w14:paraId="41D55076" w14:textId="77777777" w:rsidR="0087074D" w:rsidRDefault="0087074D" w:rsidP="00130CAD">
      <w:pPr>
        <w:ind w:left="708"/>
      </w:pPr>
    </w:p>
    <w:p w14:paraId="696DC17F" w14:textId="77777777" w:rsidR="0087074D" w:rsidRPr="004B01F0" w:rsidRDefault="0087074D" w:rsidP="004B01F0">
      <w:pPr>
        <w:ind w:left="708"/>
        <w:jc w:val="center"/>
      </w:pPr>
      <w:r>
        <w:rPr>
          <w:rFonts w:eastAsia="Tahoma"/>
        </w:rPr>
        <w:t xml:space="preserve">   </w:t>
      </w:r>
      <w:r w:rsidRPr="004B01F0">
        <w:t>Propuesta de Tesis presentada a la Facultad de Ciencias Exactas, Químicas y Naturales de la Universidad Nacional de Misiones para optar al grado académico / título profesional de Licenciado en Sistemas de Información de la carrera de Licenciatura en Sistemas de Información</w:t>
      </w:r>
    </w:p>
    <w:p w14:paraId="30167AB2" w14:textId="40460FDF" w:rsidR="0087074D" w:rsidRDefault="0087074D" w:rsidP="004B01F0">
      <w:pPr>
        <w:ind w:left="708"/>
        <w:jc w:val="center"/>
      </w:pPr>
      <w:r>
        <w:t xml:space="preserve"> </w:t>
      </w:r>
    </w:p>
    <w:p w14:paraId="4B765F98" w14:textId="77777777" w:rsidR="0087074D" w:rsidRDefault="0087074D" w:rsidP="004B01F0">
      <w:pPr>
        <w:ind w:left="708"/>
        <w:jc w:val="center"/>
      </w:pPr>
    </w:p>
    <w:p w14:paraId="173E319F" w14:textId="77777777" w:rsidR="0087074D" w:rsidRDefault="0087074D" w:rsidP="004B01F0">
      <w:pPr>
        <w:ind w:left="708"/>
        <w:jc w:val="center"/>
      </w:pPr>
    </w:p>
    <w:p w14:paraId="5ADBB0BB" w14:textId="31A2E249" w:rsidR="0087074D" w:rsidRDefault="0087074D" w:rsidP="0087074D">
      <w:pPr>
        <w:ind w:left="708"/>
        <w:jc w:val="center"/>
      </w:pPr>
      <w:r w:rsidRPr="004B01F0">
        <w:t>Director</w:t>
      </w:r>
      <w:r w:rsidR="00617748">
        <w:t>a</w:t>
      </w:r>
      <w:r w:rsidRPr="004B01F0">
        <w:t xml:space="preserve">: Alice </w:t>
      </w:r>
      <w:proofErr w:type="spellStart"/>
      <w:r w:rsidRPr="004B01F0">
        <w:t>Rambo</w:t>
      </w:r>
      <w:proofErr w:type="spellEnd"/>
      <w:r w:rsidRPr="004B01F0">
        <w:t xml:space="preserve"> </w:t>
      </w:r>
    </w:p>
    <w:p w14:paraId="3917E427" w14:textId="77777777" w:rsidR="0087074D" w:rsidRDefault="0087074D" w:rsidP="004B01F0">
      <w:pPr>
        <w:ind w:left="708"/>
        <w:jc w:val="center"/>
      </w:pPr>
    </w:p>
    <w:p w14:paraId="23A799AB" w14:textId="77777777" w:rsidR="0087074D" w:rsidRDefault="0087074D" w:rsidP="004B01F0">
      <w:pPr>
        <w:ind w:left="708"/>
        <w:jc w:val="center"/>
      </w:pPr>
    </w:p>
    <w:p w14:paraId="4FC97C31" w14:textId="79D74454" w:rsidR="00130CAD" w:rsidRPr="00130CAD" w:rsidRDefault="00130CAD" w:rsidP="0087074D">
      <w:pPr>
        <w:ind w:left="708"/>
        <w:jc w:val="center"/>
      </w:pPr>
      <w:r w:rsidRPr="004B01F0">
        <w:t xml:space="preserve">Prof. </w:t>
      </w:r>
      <w:proofErr w:type="spellStart"/>
      <w:r w:rsidRPr="004B01F0">
        <w:t>Tit</w:t>
      </w:r>
      <w:proofErr w:type="spellEnd"/>
      <w:r w:rsidRPr="004B01F0">
        <w:t>. de la Cátedra “Trabajo Final”: Dr. Kuna, Horacio Daniel</w:t>
      </w:r>
    </w:p>
    <w:p w14:paraId="69C9F2D6" w14:textId="77777777" w:rsidR="00236AE2" w:rsidRPr="00AE07A6" w:rsidRDefault="00236AE2">
      <w:r w:rsidRPr="00AE07A6">
        <w:br w:type="page"/>
      </w:r>
    </w:p>
    <w:sdt>
      <w:sdtPr>
        <w:rPr>
          <w:rFonts w:asciiTheme="minorHAnsi" w:eastAsiaTheme="minorHAnsi" w:hAnsiTheme="minorHAnsi" w:cstheme="minorBidi"/>
          <w:color w:val="auto"/>
          <w:sz w:val="22"/>
          <w:szCs w:val="22"/>
          <w:lang w:val="es-ES" w:eastAsia="en-US"/>
        </w:rPr>
        <w:id w:val="-1526870673"/>
        <w:docPartObj>
          <w:docPartGallery w:val="Table of Contents"/>
          <w:docPartUnique/>
        </w:docPartObj>
      </w:sdtPr>
      <w:sdtEndPr>
        <w:rPr>
          <w:rFonts w:ascii="Times New Roman" w:eastAsia="Times New Roman" w:hAnsi="Times New Roman" w:cs="Times New Roman"/>
          <w:b/>
          <w:bCs/>
          <w:sz w:val="24"/>
          <w:szCs w:val="24"/>
          <w:lang w:val="es-AR" w:eastAsia="es-AR"/>
        </w:rPr>
      </w:sdtEndPr>
      <w:sdtContent>
        <w:p w14:paraId="61DD9C5C" w14:textId="639B64ED" w:rsidR="00FD7513" w:rsidRPr="00FD7513" w:rsidRDefault="00FD7513">
          <w:pPr>
            <w:pStyle w:val="TtulodeTDC"/>
            <w:rPr>
              <w:color w:val="auto"/>
            </w:rPr>
          </w:pPr>
          <w:r w:rsidRPr="00FD7513">
            <w:rPr>
              <w:color w:val="auto"/>
              <w:lang w:val="es-ES"/>
            </w:rPr>
            <w:t>Índice</w:t>
          </w:r>
        </w:p>
        <w:p w14:paraId="077B02B0" w14:textId="77777777" w:rsidR="007D2B4F" w:rsidRDefault="00FD7513">
          <w:pPr>
            <w:pStyle w:val="TDC1"/>
            <w:tabs>
              <w:tab w:val="right" w:leader="dot" w:pos="8211"/>
            </w:tabs>
            <w:rPr>
              <w:rFonts w:asciiTheme="minorHAnsi" w:eastAsiaTheme="minorEastAsia" w:hAnsiTheme="minorHAnsi" w:cstheme="minorBidi"/>
              <w:noProof/>
              <w:sz w:val="22"/>
              <w:szCs w:val="22"/>
            </w:rPr>
          </w:pPr>
          <w:r>
            <w:rPr>
              <w:b/>
              <w:bCs/>
            </w:rPr>
            <w:fldChar w:fldCharType="begin"/>
          </w:r>
          <w:r>
            <w:rPr>
              <w:b/>
              <w:bCs/>
            </w:rPr>
            <w:instrText xml:space="preserve"> TOC \o "1-3" \h \z \u </w:instrText>
          </w:r>
          <w:r>
            <w:rPr>
              <w:b/>
              <w:bCs/>
            </w:rPr>
            <w:fldChar w:fldCharType="separate"/>
          </w:r>
          <w:hyperlink w:anchor="_Toc159344053" w:history="1">
            <w:r w:rsidR="007D2B4F" w:rsidRPr="00A84A2E">
              <w:rPr>
                <w:rStyle w:val="Hipervnculo"/>
                <w:noProof/>
              </w:rPr>
              <w:t>Capítulo 1</w:t>
            </w:r>
            <w:r w:rsidR="007D2B4F">
              <w:rPr>
                <w:noProof/>
                <w:webHidden/>
              </w:rPr>
              <w:tab/>
            </w:r>
            <w:r w:rsidR="007D2B4F">
              <w:rPr>
                <w:noProof/>
                <w:webHidden/>
              </w:rPr>
              <w:fldChar w:fldCharType="begin"/>
            </w:r>
            <w:r w:rsidR="007D2B4F">
              <w:rPr>
                <w:noProof/>
                <w:webHidden/>
              </w:rPr>
              <w:instrText xml:space="preserve"> PAGEREF _Toc159344053 \h </w:instrText>
            </w:r>
            <w:r w:rsidR="007D2B4F">
              <w:rPr>
                <w:noProof/>
                <w:webHidden/>
              </w:rPr>
            </w:r>
            <w:r w:rsidR="007D2B4F">
              <w:rPr>
                <w:noProof/>
                <w:webHidden/>
              </w:rPr>
              <w:fldChar w:fldCharType="separate"/>
            </w:r>
            <w:r w:rsidR="007D2B4F">
              <w:rPr>
                <w:noProof/>
                <w:webHidden/>
              </w:rPr>
              <w:t>1</w:t>
            </w:r>
            <w:r w:rsidR="007D2B4F">
              <w:rPr>
                <w:noProof/>
                <w:webHidden/>
              </w:rPr>
              <w:fldChar w:fldCharType="end"/>
            </w:r>
          </w:hyperlink>
        </w:p>
        <w:p w14:paraId="1522C300" w14:textId="77777777" w:rsidR="007D2B4F" w:rsidRDefault="00AC5D20">
          <w:pPr>
            <w:pStyle w:val="TDC1"/>
            <w:tabs>
              <w:tab w:val="right" w:leader="dot" w:pos="8211"/>
            </w:tabs>
            <w:rPr>
              <w:rFonts w:asciiTheme="minorHAnsi" w:eastAsiaTheme="minorEastAsia" w:hAnsiTheme="minorHAnsi" w:cstheme="minorBidi"/>
              <w:noProof/>
              <w:sz w:val="22"/>
              <w:szCs w:val="22"/>
            </w:rPr>
          </w:pPr>
          <w:hyperlink w:anchor="_Toc159344054" w:history="1">
            <w:r w:rsidR="007D2B4F" w:rsidRPr="00A84A2E">
              <w:rPr>
                <w:rStyle w:val="Hipervnculo"/>
                <w:noProof/>
              </w:rPr>
              <w:t>Introducción</w:t>
            </w:r>
            <w:r w:rsidR="007D2B4F">
              <w:rPr>
                <w:noProof/>
                <w:webHidden/>
              </w:rPr>
              <w:tab/>
            </w:r>
            <w:r w:rsidR="007D2B4F">
              <w:rPr>
                <w:noProof/>
                <w:webHidden/>
              </w:rPr>
              <w:fldChar w:fldCharType="begin"/>
            </w:r>
            <w:r w:rsidR="007D2B4F">
              <w:rPr>
                <w:noProof/>
                <w:webHidden/>
              </w:rPr>
              <w:instrText xml:space="preserve"> PAGEREF _Toc159344054 \h </w:instrText>
            </w:r>
            <w:r w:rsidR="007D2B4F">
              <w:rPr>
                <w:noProof/>
                <w:webHidden/>
              </w:rPr>
            </w:r>
            <w:r w:rsidR="007D2B4F">
              <w:rPr>
                <w:noProof/>
                <w:webHidden/>
              </w:rPr>
              <w:fldChar w:fldCharType="separate"/>
            </w:r>
            <w:r w:rsidR="007D2B4F">
              <w:rPr>
                <w:noProof/>
                <w:webHidden/>
              </w:rPr>
              <w:t>1</w:t>
            </w:r>
            <w:r w:rsidR="007D2B4F">
              <w:rPr>
                <w:noProof/>
                <w:webHidden/>
              </w:rPr>
              <w:fldChar w:fldCharType="end"/>
            </w:r>
          </w:hyperlink>
        </w:p>
        <w:p w14:paraId="719F9F27" w14:textId="77777777" w:rsidR="007D2B4F" w:rsidRDefault="00AC5D20">
          <w:pPr>
            <w:pStyle w:val="TDC2"/>
            <w:tabs>
              <w:tab w:val="left" w:pos="880"/>
              <w:tab w:val="right" w:leader="dot" w:pos="8211"/>
            </w:tabs>
            <w:rPr>
              <w:rFonts w:asciiTheme="minorHAnsi" w:eastAsiaTheme="minorEastAsia" w:hAnsiTheme="minorHAnsi" w:cstheme="minorBidi"/>
              <w:noProof/>
              <w:sz w:val="22"/>
              <w:szCs w:val="22"/>
            </w:rPr>
          </w:pPr>
          <w:hyperlink w:anchor="_Toc159344055" w:history="1">
            <w:r w:rsidR="007D2B4F" w:rsidRPr="00A84A2E">
              <w:rPr>
                <w:rStyle w:val="Hipervnculo"/>
                <w:noProof/>
              </w:rPr>
              <w:t>1.1.</w:t>
            </w:r>
            <w:r w:rsidR="007D2B4F">
              <w:rPr>
                <w:rFonts w:asciiTheme="minorHAnsi" w:eastAsiaTheme="minorEastAsia" w:hAnsiTheme="minorHAnsi" w:cstheme="minorBidi"/>
                <w:noProof/>
                <w:sz w:val="22"/>
                <w:szCs w:val="22"/>
              </w:rPr>
              <w:tab/>
            </w:r>
            <w:r w:rsidR="007D2B4F" w:rsidRPr="00A84A2E">
              <w:rPr>
                <w:rStyle w:val="Hipervnculo"/>
                <w:noProof/>
              </w:rPr>
              <w:t>Motivación</w:t>
            </w:r>
            <w:r w:rsidR="007D2B4F">
              <w:rPr>
                <w:noProof/>
                <w:webHidden/>
              </w:rPr>
              <w:tab/>
            </w:r>
            <w:r w:rsidR="007D2B4F">
              <w:rPr>
                <w:noProof/>
                <w:webHidden/>
              </w:rPr>
              <w:fldChar w:fldCharType="begin"/>
            </w:r>
            <w:r w:rsidR="007D2B4F">
              <w:rPr>
                <w:noProof/>
                <w:webHidden/>
              </w:rPr>
              <w:instrText xml:space="preserve"> PAGEREF _Toc159344055 \h </w:instrText>
            </w:r>
            <w:r w:rsidR="007D2B4F">
              <w:rPr>
                <w:noProof/>
                <w:webHidden/>
              </w:rPr>
            </w:r>
            <w:r w:rsidR="007D2B4F">
              <w:rPr>
                <w:noProof/>
                <w:webHidden/>
              </w:rPr>
              <w:fldChar w:fldCharType="separate"/>
            </w:r>
            <w:r w:rsidR="007D2B4F">
              <w:rPr>
                <w:noProof/>
                <w:webHidden/>
              </w:rPr>
              <w:t>2</w:t>
            </w:r>
            <w:r w:rsidR="007D2B4F">
              <w:rPr>
                <w:noProof/>
                <w:webHidden/>
              </w:rPr>
              <w:fldChar w:fldCharType="end"/>
            </w:r>
          </w:hyperlink>
        </w:p>
        <w:p w14:paraId="13A9984D" w14:textId="77777777" w:rsidR="007D2B4F" w:rsidRDefault="00AC5D20">
          <w:pPr>
            <w:pStyle w:val="TDC2"/>
            <w:tabs>
              <w:tab w:val="left" w:pos="880"/>
              <w:tab w:val="right" w:leader="dot" w:pos="8211"/>
            </w:tabs>
            <w:rPr>
              <w:rFonts w:asciiTheme="minorHAnsi" w:eastAsiaTheme="minorEastAsia" w:hAnsiTheme="minorHAnsi" w:cstheme="minorBidi"/>
              <w:noProof/>
              <w:sz w:val="22"/>
              <w:szCs w:val="22"/>
            </w:rPr>
          </w:pPr>
          <w:hyperlink w:anchor="_Toc159344056" w:history="1">
            <w:r w:rsidR="007D2B4F" w:rsidRPr="00A84A2E">
              <w:rPr>
                <w:rStyle w:val="Hipervnculo"/>
                <w:noProof/>
              </w:rPr>
              <w:t>1.2.</w:t>
            </w:r>
            <w:r w:rsidR="007D2B4F">
              <w:rPr>
                <w:rFonts w:asciiTheme="minorHAnsi" w:eastAsiaTheme="minorEastAsia" w:hAnsiTheme="minorHAnsi" w:cstheme="minorBidi"/>
                <w:noProof/>
                <w:sz w:val="22"/>
                <w:szCs w:val="22"/>
              </w:rPr>
              <w:tab/>
            </w:r>
            <w:r w:rsidR="007D2B4F" w:rsidRPr="00A84A2E">
              <w:rPr>
                <w:rStyle w:val="Hipervnculo"/>
                <w:noProof/>
              </w:rPr>
              <w:t>Objetivos</w:t>
            </w:r>
            <w:r w:rsidR="007D2B4F">
              <w:rPr>
                <w:noProof/>
                <w:webHidden/>
              </w:rPr>
              <w:tab/>
            </w:r>
            <w:r w:rsidR="007D2B4F">
              <w:rPr>
                <w:noProof/>
                <w:webHidden/>
              </w:rPr>
              <w:fldChar w:fldCharType="begin"/>
            </w:r>
            <w:r w:rsidR="007D2B4F">
              <w:rPr>
                <w:noProof/>
                <w:webHidden/>
              </w:rPr>
              <w:instrText xml:space="preserve"> PAGEREF _Toc159344056 \h </w:instrText>
            </w:r>
            <w:r w:rsidR="007D2B4F">
              <w:rPr>
                <w:noProof/>
                <w:webHidden/>
              </w:rPr>
            </w:r>
            <w:r w:rsidR="007D2B4F">
              <w:rPr>
                <w:noProof/>
                <w:webHidden/>
              </w:rPr>
              <w:fldChar w:fldCharType="separate"/>
            </w:r>
            <w:r w:rsidR="007D2B4F">
              <w:rPr>
                <w:noProof/>
                <w:webHidden/>
              </w:rPr>
              <w:t>2</w:t>
            </w:r>
            <w:r w:rsidR="007D2B4F">
              <w:rPr>
                <w:noProof/>
                <w:webHidden/>
              </w:rPr>
              <w:fldChar w:fldCharType="end"/>
            </w:r>
          </w:hyperlink>
        </w:p>
        <w:p w14:paraId="6C4482A2" w14:textId="77777777" w:rsidR="007D2B4F" w:rsidRDefault="00AC5D20">
          <w:pPr>
            <w:pStyle w:val="TDC3"/>
            <w:tabs>
              <w:tab w:val="left" w:pos="1320"/>
              <w:tab w:val="right" w:leader="dot" w:pos="8211"/>
            </w:tabs>
            <w:rPr>
              <w:rFonts w:asciiTheme="minorHAnsi" w:eastAsiaTheme="minorEastAsia" w:hAnsiTheme="minorHAnsi" w:cstheme="minorBidi"/>
              <w:noProof/>
              <w:sz w:val="22"/>
              <w:szCs w:val="22"/>
            </w:rPr>
          </w:pPr>
          <w:hyperlink w:anchor="_Toc159344057" w:history="1">
            <w:r w:rsidR="007D2B4F" w:rsidRPr="00A84A2E">
              <w:rPr>
                <w:rStyle w:val="Hipervnculo"/>
                <w:noProof/>
              </w:rPr>
              <w:t>1.2.1.</w:t>
            </w:r>
            <w:r w:rsidR="007D2B4F">
              <w:rPr>
                <w:rFonts w:asciiTheme="minorHAnsi" w:eastAsiaTheme="minorEastAsia" w:hAnsiTheme="minorHAnsi" w:cstheme="minorBidi"/>
                <w:noProof/>
                <w:sz w:val="22"/>
                <w:szCs w:val="22"/>
              </w:rPr>
              <w:tab/>
            </w:r>
            <w:r w:rsidR="007D2B4F" w:rsidRPr="00A84A2E">
              <w:rPr>
                <w:rStyle w:val="Hipervnculo"/>
                <w:noProof/>
              </w:rPr>
              <w:t>Objetivo General:</w:t>
            </w:r>
            <w:r w:rsidR="007D2B4F">
              <w:rPr>
                <w:noProof/>
                <w:webHidden/>
              </w:rPr>
              <w:tab/>
            </w:r>
            <w:r w:rsidR="007D2B4F">
              <w:rPr>
                <w:noProof/>
                <w:webHidden/>
              </w:rPr>
              <w:fldChar w:fldCharType="begin"/>
            </w:r>
            <w:r w:rsidR="007D2B4F">
              <w:rPr>
                <w:noProof/>
                <w:webHidden/>
              </w:rPr>
              <w:instrText xml:space="preserve"> PAGEREF _Toc159344057 \h </w:instrText>
            </w:r>
            <w:r w:rsidR="007D2B4F">
              <w:rPr>
                <w:noProof/>
                <w:webHidden/>
              </w:rPr>
            </w:r>
            <w:r w:rsidR="007D2B4F">
              <w:rPr>
                <w:noProof/>
                <w:webHidden/>
              </w:rPr>
              <w:fldChar w:fldCharType="separate"/>
            </w:r>
            <w:r w:rsidR="007D2B4F">
              <w:rPr>
                <w:noProof/>
                <w:webHidden/>
              </w:rPr>
              <w:t>2</w:t>
            </w:r>
            <w:r w:rsidR="007D2B4F">
              <w:rPr>
                <w:noProof/>
                <w:webHidden/>
              </w:rPr>
              <w:fldChar w:fldCharType="end"/>
            </w:r>
          </w:hyperlink>
        </w:p>
        <w:p w14:paraId="1B5477B1" w14:textId="77777777" w:rsidR="007D2B4F" w:rsidRDefault="00AC5D20">
          <w:pPr>
            <w:pStyle w:val="TDC3"/>
            <w:tabs>
              <w:tab w:val="left" w:pos="1320"/>
              <w:tab w:val="right" w:leader="dot" w:pos="8211"/>
            </w:tabs>
            <w:rPr>
              <w:rFonts w:asciiTheme="minorHAnsi" w:eastAsiaTheme="minorEastAsia" w:hAnsiTheme="minorHAnsi" w:cstheme="minorBidi"/>
              <w:noProof/>
              <w:sz w:val="22"/>
              <w:szCs w:val="22"/>
            </w:rPr>
          </w:pPr>
          <w:hyperlink w:anchor="_Toc159344058" w:history="1">
            <w:r w:rsidR="007D2B4F" w:rsidRPr="00A84A2E">
              <w:rPr>
                <w:rStyle w:val="Hipervnculo"/>
                <w:noProof/>
              </w:rPr>
              <w:t>1.2.2.</w:t>
            </w:r>
            <w:r w:rsidR="007D2B4F">
              <w:rPr>
                <w:rFonts w:asciiTheme="minorHAnsi" w:eastAsiaTheme="minorEastAsia" w:hAnsiTheme="minorHAnsi" w:cstheme="minorBidi"/>
                <w:noProof/>
                <w:sz w:val="22"/>
                <w:szCs w:val="22"/>
              </w:rPr>
              <w:tab/>
            </w:r>
            <w:r w:rsidR="007D2B4F" w:rsidRPr="00A84A2E">
              <w:rPr>
                <w:rStyle w:val="Hipervnculo"/>
                <w:noProof/>
              </w:rPr>
              <w:t>Objetivos Específicos:</w:t>
            </w:r>
            <w:r w:rsidR="007D2B4F">
              <w:rPr>
                <w:noProof/>
                <w:webHidden/>
              </w:rPr>
              <w:tab/>
            </w:r>
            <w:r w:rsidR="007D2B4F">
              <w:rPr>
                <w:noProof/>
                <w:webHidden/>
              </w:rPr>
              <w:fldChar w:fldCharType="begin"/>
            </w:r>
            <w:r w:rsidR="007D2B4F">
              <w:rPr>
                <w:noProof/>
                <w:webHidden/>
              </w:rPr>
              <w:instrText xml:space="preserve"> PAGEREF _Toc159344058 \h </w:instrText>
            </w:r>
            <w:r w:rsidR="007D2B4F">
              <w:rPr>
                <w:noProof/>
                <w:webHidden/>
              </w:rPr>
            </w:r>
            <w:r w:rsidR="007D2B4F">
              <w:rPr>
                <w:noProof/>
                <w:webHidden/>
              </w:rPr>
              <w:fldChar w:fldCharType="separate"/>
            </w:r>
            <w:r w:rsidR="007D2B4F">
              <w:rPr>
                <w:noProof/>
                <w:webHidden/>
              </w:rPr>
              <w:t>2</w:t>
            </w:r>
            <w:r w:rsidR="007D2B4F">
              <w:rPr>
                <w:noProof/>
                <w:webHidden/>
              </w:rPr>
              <w:fldChar w:fldCharType="end"/>
            </w:r>
          </w:hyperlink>
        </w:p>
        <w:p w14:paraId="12807814" w14:textId="77777777" w:rsidR="007D2B4F" w:rsidRDefault="00AC5D20">
          <w:pPr>
            <w:pStyle w:val="TDC2"/>
            <w:tabs>
              <w:tab w:val="left" w:pos="880"/>
              <w:tab w:val="right" w:leader="dot" w:pos="8211"/>
            </w:tabs>
            <w:rPr>
              <w:rFonts w:asciiTheme="minorHAnsi" w:eastAsiaTheme="minorEastAsia" w:hAnsiTheme="minorHAnsi" w:cstheme="minorBidi"/>
              <w:noProof/>
              <w:sz w:val="22"/>
              <w:szCs w:val="22"/>
            </w:rPr>
          </w:pPr>
          <w:hyperlink w:anchor="_Toc159344059" w:history="1">
            <w:r w:rsidR="007D2B4F" w:rsidRPr="00A84A2E">
              <w:rPr>
                <w:rStyle w:val="Hipervnculo"/>
                <w:noProof/>
              </w:rPr>
              <w:t>1.3.</w:t>
            </w:r>
            <w:r w:rsidR="007D2B4F">
              <w:rPr>
                <w:rFonts w:asciiTheme="minorHAnsi" w:eastAsiaTheme="minorEastAsia" w:hAnsiTheme="minorHAnsi" w:cstheme="minorBidi"/>
                <w:noProof/>
                <w:sz w:val="22"/>
                <w:szCs w:val="22"/>
              </w:rPr>
              <w:tab/>
            </w:r>
            <w:r w:rsidR="007D2B4F" w:rsidRPr="00A84A2E">
              <w:rPr>
                <w:rStyle w:val="Hipervnculo"/>
                <w:noProof/>
              </w:rPr>
              <w:t>Estructura del documento</w:t>
            </w:r>
            <w:r w:rsidR="007D2B4F">
              <w:rPr>
                <w:noProof/>
                <w:webHidden/>
              </w:rPr>
              <w:tab/>
            </w:r>
            <w:r w:rsidR="007D2B4F">
              <w:rPr>
                <w:noProof/>
                <w:webHidden/>
              </w:rPr>
              <w:fldChar w:fldCharType="begin"/>
            </w:r>
            <w:r w:rsidR="007D2B4F">
              <w:rPr>
                <w:noProof/>
                <w:webHidden/>
              </w:rPr>
              <w:instrText xml:space="preserve"> PAGEREF _Toc159344059 \h </w:instrText>
            </w:r>
            <w:r w:rsidR="007D2B4F">
              <w:rPr>
                <w:noProof/>
                <w:webHidden/>
              </w:rPr>
            </w:r>
            <w:r w:rsidR="007D2B4F">
              <w:rPr>
                <w:noProof/>
                <w:webHidden/>
              </w:rPr>
              <w:fldChar w:fldCharType="separate"/>
            </w:r>
            <w:r w:rsidR="007D2B4F">
              <w:rPr>
                <w:noProof/>
                <w:webHidden/>
              </w:rPr>
              <w:t>2</w:t>
            </w:r>
            <w:r w:rsidR="007D2B4F">
              <w:rPr>
                <w:noProof/>
                <w:webHidden/>
              </w:rPr>
              <w:fldChar w:fldCharType="end"/>
            </w:r>
          </w:hyperlink>
        </w:p>
        <w:p w14:paraId="658B4246" w14:textId="77777777" w:rsidR="007D2B4F" w:rsidRDefault="00AC5D20">
          <w:pPr>
            <w:pStyle w:val="TDC1"/>
            <w:tabs>
              <w:tab w:val="right" w:leader="dot" w:pos="8211"/>
            </w:tabs>
            <w:rPr>
              <w:rFonts w:asciiTheme="minorHAnsi" w:eastAsiaTheme="minorEastAsia" w:hAnsiTheme="minorHAnsi" w:cstheme="minorBidi"/>
              <w:noProof/>
              <w:sz w:val="22"/>
              <w:szCs w:val="22"/>
            </w:rPr>
          </w:pPr>
          <w:hyperlink w:anchor="_Toc159344060" w:history="1">
            <w:r w:rsidR="007D2B4F" w:rsidRPr="00A84A2E">
              <w:rPr>
                <w:rStyle w:val="Hipervnculo"/>
                <w:noProof/>
              </w:rPr>
              <w:t>Capítulo 2</w:t>
            </w:r>
            <w:r w:rsidR="007D2B4F">
              <w:rPr>
                <w:noProof/>
                <w:webHidden/>
              </w:rPr>
              <w:tab/>
            </w:r>
            <w:r w:rsidR="007D2B4F">
              <w:rPr>
                <w:noProof/>
                <w:webHidden/>
              </w:rPr>
              <w:fldChar w:fldCharType="begin"/>
            </w:r>
            <w:r w:rsidR="007D2B4F">
              <w:rPr>
                <w:noProof/>
                <w:webHidden/>
              </w:rPr>
              <w:instrText xml:space="preserve"> PAGEREF _Toc159344060 \h </w:instrText>
            </w:r>
            <w:r w:rsidR="007D2B4F">
              <w:rPr>
                <w:noProof/>
                <w:webHidden/>
              </w:rPr>
            </w:r>
            <w:r w:rsidR="007D2B4F">
              <w:rPr>
                <w:noProof/>
                <w:webHidden/>
              </w:rPr>
              <w:fldChar w:fldCharType="separate"/>
            </w:r>
            <w:r w:rsidR="007D2B4F">
              <w:rPr>
                <w:noProof/>
                <w:webHidden/>
              </w:rPr>
              <w:t>3</w:t>
            </w:r>
            <w:r w:rsidR="007D2B4F">
              <w:rPr>
                <w:noProof/>
                <w:webHidden/>
              </w:rPr>
              <w:fldChar w:fldCharType="end"/>
            </w:r>
          </w:hyperlink>
        </w:p>
        <w:p w14:paraId="2A7A5B50" w14:textId="77777777" w:rsidR="007D2B4F" w:rsidRDefault="00AC5D20">
          <w:pPr>
            <w:pStyle w:val="TDC1"/>
            <w:tabs>
              <w:tab w:val="right" w:leader="dot" w:pos="8211"/>
            </w:tabs>
            <w:rPr>
              <w:rFonts w:asciiTheme="minorHAnsi" w:eastAsiaTheme="minorEastAsia" w:hAnsiTheme="minorHAnsi" w:cstheme="minorBidi"/>
              <w:noProof/>
              <w:sz w:val="22"/>
              <w:szCs w:val="22"/>
            </w:rPr>
          </w:pPr>
          <w:hyperlink w:anchor="_Toc159344061" w:history="1">
            <w:r w:rsidR="007D2B4F" w:rsidRPr="00A84A2E">
              <w:rPr>
                <w:rStyle w:val="Hipervnculo"/>
                <w:noProof/>
              </w:rPr>
              <w:t>Marco Teórico</w:t>
            </w:r>
            <w:r w:rsidR="007D2B4F">
              <w:rPr>
                <w:noProof/>
                <w:webHidden/>
              </w:rPr>
              <w:tab/>
            </w:r>
            <w:r w:rsidR="007D2B4F">
              <w:rPr>
                <w:noProof/>
                <w:webHidden/>
              </w:rPr>
              <w:fldChar w:fldCharType="begin"/>
            </w:r>
            <w:r w:rsidR="007D2B4F">
              <w:rPr>
                <w:noProof/>
                <w:webHidden/>
              </w:rPr>
              <w:instrText xml:space="preserve"> PAGEREF _Toc159344061 \h </w:instrText>
            </w:r>
            <w:r w:rsidR="007D2B4F">
              <w:rPr>
                <w:noProof/>
                <w:webHidden/>
              </w:rPr>
            </w:r>
            <w:r w:rsidR="007D2B4F">
              <w:rPr>
                <w:noProof/>
                <w:webHidden/>
              </w:rPr>
              <w:fldChar w:fldCharType="separate"/>
            </w:r>
            <w:r w:rsidR="007D2B4F">
              <w:rPr>
                <w:noProof/>
                <w:webHidden/>
              </w:rPr>
              <w:t>3</w:t>
            </w:r>
            <w:r w:rsidR="007D2B4F">
              <w:rPr>
                <w:noProof/>
                <w:webHidden/>
              </w:rPr>
              <w:fldChar w:fldCharType="end"/>
            </w:r>
          </w:hyperlink>
        </w:p>
        <w:p w14:paraId="330DC469" w14:textId="77777777" w:rsidR="007D2B4F" w:rsidRDefault="00AC5D20">
          <w:pPr>
            <w:pStyle w:val="TDC2"/>
            <w:tabs>
              <w:tab w:val="left" w:pos="880"/>
              <w:tab w:val="right" w:leader="dot" w:pos="8211"/>
            </w:tabs>
            <w:rPr>
              <w:rFonts w:asciiTheme="minorHAnsi" w:eastAsiaTheme="minorEastAsia" w:hAnsiTheme="minorHAnsi" w:cstheme="minorBidi"/>
              <w:noProof/>
              <w:sz w:val="22"/>
              <w:szCs w:val="22"/>
            </w:rPr>
          </w:pPr>
          <w:hyperlink w:anchor="_Toc159344062" w:history="1">
            <w:r w:rsidR="007D2B4F" w:rsidRPr="00A84A2E">
              <w:rPr>
                <w:rStyle w:val="Hipervnculo"/>
                <w:noProof/>
              </w:rPr>
              <w:t>2.1.</w:t>
            </w:r>
            <w:r w:rsidR="007D2B4F">
              <w:rPr>
                <w:rFonts w:asciiTheme="minorHAnsi" w:eastAsiaTheme="minorEastAsia" w:hAnsiTheme="minorHAnsi" w:cstheme="minorBidi"/>
                <w:noProof/>
                <w:sz w:val="22"/>
                <w:szCs w:val="22"/>
              </w:rPr>
              <w:tab/>
            </w:r>
            <w:r w:rsidR="007D2B4F" w:rsidRPr="00A84A2E">
              <w:rPr>
                <w:rStyle w:val="Hipervnculo"/>
                <w:noProof/>
              </w:rPr>
              <w:t>Tráfico web</w:t>
            </w:r>
            <w:r w:rsidR="007D2B4F">
              <w:rPr>
                <w:noProof/>
                <w:webHidden/>
              </w:rPr>
              <w:tab/>
            </w:r>
            <w:r w:rsidR="007D2B4F">
              <w:rPr>
                <w:noProof/>
                <w:webHidden/>
              </w:rPr>
              <w:fldChar w:fldCharType="begin"/>
            </w:r>
            <w:r w:rsidR="007D2B4F">
              <w:rPr>
                <w:noProof/>
                <w:webHidden/>
              </w:rPr>
              <w:instrText xml:space="preserve"> PAGEREF _Toc159344062 \h </w:instrText>
            </w:r>
            <w:r w:rsidR="007D2B4F">
              <w:rPr>
                <w:noProof/>
                <w:webHidden/>
              </w:rPr>
            </w:r>
            <w:r w:rsidR="007D2B4F">
              <w:rPr>
                <w:noProof/>
                <w:webHidden/>
              </w:rPr>
              <w:fldChar w:fldCharType="separate"/>
            </w:r>
            <w:r w:rsidR="007D2B4F">
              <w:rPr>
                <w:noProof/>
                <w:webHidden/>
              </w:rPr>
              <w:t>3</w:t>
            </w:r>
            <w:r w:rsidR="007D2B4F">
              <w:rPr>
                <w:noProof/>
                <w:webHidden/>
              </w:rPr>
              <w:fldChar w:fldCharType="end"/>
            </w:r>
          </w:hyperlink>
        </w:p>
        <w:p w14:paraId="3234BA66" w14:textId="77777777" w:rsidR="007D2B4F" w:rsidRDefault="00AC5D20">
          <w:pPr>
            <w:pStyle w:val="TDC2"/>
            <w:tabs>
              <w:tab w:val="left" w:pos="880"/>
              <w:tab w:val="right" w:leader="dot" w:pos="8211"/>
            </w:tabs>
            <w:rPr>
              <w:rFonts w:asciiTheme="minorHAnsi" w:eastAsiaTheme="minorEastAsia" w:hAnsiTheme="minorHAnsi" w:cstheme="minorBidi"/>
              <w:noProof/>
              <w:sz w:val="22"/>
              <w:szCs w:val="22"/>
            </w:rPr>
          </w:pPr>
          <w:hyperlink w:anchor="_Toc159344063" w:history="1">
            <w:r w:rsidR="007D2B4F" w:rsidRPr="00A84A2E">
              <w:rPr>
                <w:rStyle w:val="Hipervnculo"/>
                <w:noProof/>
              </w:rPr>
              <w:t>2.2.</w:t>
            </w:r>
            <w:r w:rsidR="007D2B4F">
              <w:rPr>
                <w:rFonts w:asciiTheme="minorHAnsi" w:eastAsiaTheme="minorEastAsia" w:hAnsiTheme="minorHAnsi" w:cstheme="minorBidi"/>
                <w:noProof/>
                <w:sz w:val="22"/>
                <w:szCs w:val="22"/>
              </w:rPr>
              <w:tab/>
            </w:r>
            <w:r w:rsidR="007D2B4F" w:rsidRPr="00A84A2E">
              <w:rPr>
                <w:rStyle w:val="Hipervnculo"/>
                <w:noProof/>
              </w:rPr>
              <w:t>Series de tiempo</w:t>
            </w:r>
            <w:r w:rsidR="007D2B4F">
              <w:rPr>
                <w:noProof/>
                <w:webHidden/>
              </w:rPr>
              <w:tab/>
            </w:r>
            <w:r w:rsidR="007D2B4F">
              <w:rPr>
                <w:noProof/>
                <w:webHidden/>
              </w:rPr>
              <w:fldChar w:fldCharType="begin"/>
            </w:r>
            <w:r w:rsidR="007D2B4F">
              <w:rPr>
                <w:noProof/>
                <w:webHidden/>
              </w:rPr>
              <w:instrText xml:space="preserve"> PAGEREF _Toc159344063 \h </w:instrText>
            </w:r>
            <w:r w:rsidR="007D2B4F">
              <w:rPr>
                <w:noProof/>
                <w:webHidden/>
              </w:rPr>
            </w:r>
            <w:r w:rsidR="007D2B4F">
              <w:rPr>
                <w:noProof/>
                <w:webHidden/>
              </w:rPr>
              <w:fldChar w:fldCharType="separate"/>
            </w:r>
            <w:r w:rsidR="007D2B4F">
              <w:rPr>
                <w:noProof/>
                <w:webHidden/>
              </w:rPr>
              <w:t>3</w:t>
            </w:r>
            <w:r w:rsidR="007D2B4F">
              <w:rPr>
                <w:noProof/>
                <w:webHidden/>
              </w:rPr>
              <w:fldChar w:fldCharType="end"/>
            </w:r>
          </w:hyperlink>
        </w:p>
        <w:p w14:paraId="2BDFB51F" w14:textId="77777777" w:rsidR="007D2B4F" w:rsidRDefault="00AC5D20">
          <w:pPr>
            <w:pStyle w:val="TDC2"/>
            <w:tabs>
              <w:tab w:val="left" w:pos="880"/>
              <w:tab w:val="right" w:leader="dot" w:pos="8211"/>
            </w:tabs>
            <w:rPr>
              <w:rFonts w:asciiTheme="minorHAnsi" w:eastAsiaTheme="minorEastAsia" w:hAnsiTheme="minorHAnsi" w:cstheme="minorBidi"/>
              <w:noProof/>
              <w:sz w:val="22"/>
              <w:szCs w:val="22"/>
            </w:rPr>
          </w:pPr>
          <w:hyperlink w:anchor="_Toc159344064" w:history="1">
            <w:r w:rsidR="007D2B4F" w:rsidRPr="00A84A2E">
              <w:rPr>
                <w:rStyle w:val="Hipervnculo"/>
                <w:noProof/>
              </w:rPr>
              <w:t>2.1.</w:t>
            </w:r>
            <w:r w:rsidR="007D2B4F">
              <w:rPr>
                <w:rFonts w:asciiTheme="minorHAnsi" w:eastAsiaTheme="minorEastAsia" w:hAnsiTheme="minorHAnsi" w:cstheme="minorBidi"/>
                <w:noProof/>
                <w:sz w:val="22"/>
                <w:szCs w:val="22"/>
              </w:rPr>
              <w:tab/>
            </w:r>
            <w:r w:rsidR="007D2B4F" w:rsidRPr="00A84A2E">
              <w:rPr>
                <w:rStyle w:val="Hipervnculo"/>
                <w:noProof/>
              </w:rPr>
              <w:t>Pronóstico de  series de tiempo de tráfico web</w:t>
            </w:r>
            <w:r w:rsidR="007D2B4F">
              <w:rPr>
                <w:noProof/>
                <w:webHidden/>
              </w:rPr>
              <w:tab/>
            </w:r>
            <w:r w:rsidR="007D2B4F">
              <w:rPr>
                <w:noProof/>
                <w:webHidden/>
              </w:rPr>
              <w:fldChar w:fldCharType="begin"/>
            </w:r>
            <w:r w:rsidR="007D2B4F">
              <w:rPr>
                <w:noProof/>
                <w:webHidden/>
              </w:rPr>
              <w:instrText xml:space="preserve"> PAGEREF _Toc159344064 \h </w:instrText>
            </w:r>
            <w:r w:rsidR="007D2B4F">
              <w:rPr>
                <w:noProof/>
                <w:webHidden/>
              </w:rPr>
            </w:r>
            <w:r w:rsidR="007D2B4F">
              <w:rPr>
                <w:noProof/>
                <w:webHidden/>
              </w:rPr>
              <w:fldChar w:fldCharType="separate"/>
            </w:r>
            <w:r w:rsidR="007D2B4F">
              <w:rPr>
                <w:noProof/>
                <w:webHidden/>
              </w:rPr>
              <w:t>3</w:t>
            </w:r>
            <w:r w:rsidR="007D2B4F">
              <w:rPr>
                <w:noProof/>
                <w:webHidden/>
              </w:rPr>
              <w:fldChar w:fldCharType="end"/>
            </w:r>
          </w:hyperlink>
        </w:p>
        <w:p w14:paraId="4034267A" w14:textId="77777777" w:rsidR="007D2B4F" w:rsidRDefault="00AC5D20">
          <w:pPr>
            <w:pStyle w:val="TDC2"/>
            <w:tabs>
              <w:tab w:val="left" w:pos="880"/>
              <w:tab w:val="right" w:leader="dot" w:pos="8211"/>
            </w:tabs>
            <w:rPr>
              <w:rFonts w:asciiTheme="minorHAnsi" w:eastAsiaTheme="minorEastAsia" w:hAnsiTheme="minorHAnsi" w:cstheme="minorBidi"/>
              <w:noProof/>
              <w:sz w:val="22"/>
              <w:szCs w:val="22"/>
            </w:rPr>
          </w:pPr>
          <w:hyperlink w:anchor="_Toc159344065" w:history="1">
            <w:r w:rsidR="007D2B4F" w:rsidRPr="00A84A2E">
              <w:rPr>
                <w:rStyle w:val="Hipervnculo"/>
                <w:noProof/>
              </w:rPr>
              <w:t>2.2.</w:t>
            </w:r>
            <w:r w:rsidR="007D2B4F">
              <w:rPr>
                <w:rFonts w:asciiTheme="minorHAnsi" w:eastAsiaTheme="minorEastAsia" w:hAnsiTheme="minorHAnsi" w:cstheme="minorBidi"/>
                <w:noProof/>
                <w:sz w:val="22"/>
                <w:szCs w:val="22"/>
              </w:rPr>
              <w:tab/>
            </w:r>
            <w:r w:rsidR="007D2B4F" w:rsidRPr="00A84A2E">
              <w:rPr>
                <w:rStyle w:val="Hipervnculo"/>
                <w:noProof/>
              </w:rPr>
              <w:t>Evaluación de desempeño de los modelos predictivos</w:t>
            </w:r>
            <w:r w:rsidR="007D2B4F">
              <w:rPr>
                <w:noProof/>
                <w:webHidden/>
              </w:rPr>
              <w:tab/>
            </w:r>
            <w:r w:rsidR="007D2B4F">
              <w:rPr>
                <w:noProof/>
                <w:webHidden/>
              </w:rPr>
              <w:fldChar w:fldCharType="begin"/>
            </w:r>
            <w:r w:rsidR="007D2B4F">
              <w:rPr>
                <w:noProof/>
                <w:webHidden/>
              </w:rPr>
              <w:instrText xml:space="preserve"> PAGEREF _Toc159344065 \h </w:instrText>
            </w:r>
            <w:r w:rsidR="007D2B4F">
              <w:rPr>
                <w:noProof/>
                <w:webHidden/>
              </w:rPr>
            </w:r>
            <w:r w:rsidR="007D2B4F">
              <w:rPr>
                <w:noProof/>
                <w:webHidden/>
              </w:rPr>
              <w:fldChar w:fldCharType="separate"/>
            </w:r>
            <w:r w:rsidR="007D2B4F">
              <w:rPr>
                <w:noProof/>
                <w:webHidden/>
              </w:rPr>
              <w:t>5</w:t>
            </w:r>
            <w:r w:rsidR="007D2B4F">
              <w:rPr>
                <w:noProof/>
                <w:webHidden/>
              </w:rPr>
              <w:fldChar w:fldCharType="end"/>
            </w:r>
          </w:hyperlink>
        </w:p>
        <w:p w14:paraId="2BB4E359" w14:textId="77777777" w:rsidR="007D2B4F" w:rsidRDefault="00AC5D20">
          <w:pPr>
            <w:pStyle w:val="TDC1"/>
            <w:tabs>
              <w:tab w:val="right" w:leader="dot" w:pos="8211"/>
            </w:tabs>
            <w:rPr>
              <w:rFonts w:asciiTheme="minorHAnsi" w:eastAsiaTheme="minorEastAsia" w:hAnsiTheme="minorHAnsi" w:cstheme="minorBidi"/>
              <w:noProof/>
              <w:sz w:val="22"/>
              <w:szCs w:val="22"/>
            </w:rPr>
          </w:pPr>
          <w:hyperlink w:anchor="_Toc159344066" w:history="1">
            <w:r w:rsidR="007D2B4F" w:rsidRPr="00A84A2E">
              <w:rPr>
                <w:rStyle w:val="Hipervnculo"/>
                <w:noProof/>
                <w:lang w:val="en-US"/>
              </w:rPr>
              <w:t>Bibliografía</w:t>
            </w:r>
            <w:r w:rsidR="007D2B4F">
              <w:rPr>
                <w:noProof/>
                <w:webHidden/>
              </w:rPr>
              <w:tab/>
            </w:r>
            <w:r w:rsidR="007D2B4F">
              <w:rPr>
                <w:noProof/>
                <w:webHidden/>
              </w:rPr>
              <w:fldChar w:fldCharType="begin"/>
            </w:r>
            <w:r w:rsidR="007D2B4F">
              <w:rPr>
                <w:noProof/>
                <w:webHidden/>
              </w:rPr>
              <w:instrText xml:space="preserve"> PAGEREF _Toc159344066 \h </w:instrText>
            </w:r>
            <w:r w:rsidR="007D2B4F">
              <w:rPr>
                <w:noProof/>
                <w:webHidden/>
              </w:rPr>
            </w:r>
            <w:r w:rsidR="007D2B4F">
              <w:rPr>
                <w:noProof/>
                <w:webHidden/>
              </w:rPr>
              <w:fldChar w:fldCharType="separate"/>
            </w:r>
            <w:r w:rsidR="007D2B4F">
              <w:rPr>
                <w:noProof/>
                <w:webHidden/>
              </w:rPr>
              <w:t>6</w:t>
            </w:r>
            <w:r w:rsidR="007D2B4F">
              <w:rPr>
                <w:noProof/>
                <w:webHidden/>
              </w:rPr>
              <w:fldChar w:fldCharType="end"/>
            </w:r>
          </w:hyperlink>
        </w:p>
        <w:p w14:paraId="0DC4722E" w14:textId="67F58C8A" w:rsidR="00FD7513" w:rsidRDefault="00FD7513">
          <w:r>
            <w:rPr>
              <w:b/>
              <w:bCs/>
            </w:rPr>
            <w:fldChar w:fldCharType="end"/>
          </w:r>
        </w:p>
      </w:sdtContent>
    </w:sdt>
    <w:p w14:paraId="7344D41C" w14:textId="77777777" w:rsidR="005A39A9" w:rsidRDefault="000C04D6">
      <w:pPr>
        <w:sectPr w:rsidR="005A39A9" w:rsidSect="0064209D">
          <w:pgSz w:w="11907" w:h="16840" w:code="9"/>
          <w:pgMar w:top="2268" w:right="1418" w:bottom="1418" w:left="2268" w:header="709" w:footer="709" w:gutter="0"/>
          <w:cols w:space="708"/>
          <w:docGrid w:linePitch="360"/>
        </w:sectPr>
      </w:pPr>
      <w:r>
        <w:br w:type="page"/>
      </w:r>
    </w:p>
    <w:p w14:paraId="6FD67217" w14:textId="2F7C9F12" w:rsidR="002F2B1E" w:rsidRDefault="002F2B1E" w:rsidP="002F2B1E">
      <w:pPr>
        <w:pStyle w:val="Ttulo1"/>
        <w:rPr>
          <w:szCs w:val="28"/>
        </w:rPr>
      </w:pPr>
      <w:bookmarkStart w:id="0" w:name="__RefHeading___Toc2502_16391338711"/>
      <w:bookmarkStart w:id="1" w:name="_Toc159344053"/>
      <w:r>
        <w:lastRenderedPageBreak/>
        <w:t>Capítulo 1</w:t>
      </w:r>
      <w:bookmarkEnd w:id="0"/>
      <w:bookmarkEnd w:id="1"/>
    </w:p>
    <w:p w14:paraId="10E3D73E" w14:textId="77777777" w:rsidR="002F2B1E" w:rsidRDefault="002F2B1E" w:rsidP="002F2B1E">
      <w:pPr>
        <w:pStyle w:val="Textbody"/>
      </w:pPr>
    </w:p>
    <w:p w14:paraId="0FC514CE" w14:textId="77777777" w:rsidR="002F2B1E" w:rsidRDefault="002F2B1E" w:rsidP="002F2B1E">
      <w:pPr>
        <w:pStyle w:val="Textbody"/>
      </w:pPr>
    </w:p>
    <w:p w14:paraId="16BBEDEB" w14:textId="77777777" w:rsidR="002F2B1E" w:rsidRDefault="002F2B1E" w:rsidP="002F2B1E">
      <w:pPr>
        <w:pStyle w:val="Textbody"/>
      </w:pPr>
    </w:p>
    <w:p w14:paraId="42A303FF" w14:textId="77777777" w:rsidR="002F2B1E" w:rsidRDefault="002F2B1E" w:rsidP="00516294">
      <w:pPr>
        <w:pStyle w:val="Ttulo1"/>
      </w:pPr>
      <w:bookmarkStart w:id="2" w:name="__RefHeading___Toc2504_16391338711"/>
      <w:bookmarkStart w:id="3" w:name="_Toc159344054"/>
      <w:r>
        <w:t>Introducción</w:t>
      </w:r>
      <w:bookmarkEnd w:id="2"/>
      <w:bookmarkEnd w:id="3"/>
    </w:p>
    <w:p w14:paraId="46E5104B" w14:textId="77777777" w:rsidR="00715F65" w:rsidRDefault="00715F65" w:rsidP="00C5254D">
      <w:pPr>
        <w:ind w:left="1080"/>
        <w:jc w:val="both"/>
      </w:pPr>
    </w:p>
    <w:p w14:paraId="3B309834" w14:textId="3F5E7681" w:rsidR="00C5254D" w:rsidRPr="00BE6C98" w:rsidRDefault="00C5254D" w:rsidP="00C5254D">
      <w:pPr>
        <w:ind w:left="1080"/>
        <w:jc w:val="both"/>
        <w:rPr>
          <w:rStyle w:val="Hipervnculo"/>
          <w:color w:val="auto"/>
          <w:u w:val="none"/>
        </w:rPr>
      </w:pPr>
    </w:p>
    <w:p w14:paraId="0573719F" w14:textId="3377F4E5" w:rsidR="00535422" w:rsidRDefault="00535422">
      <w:pPr>
        <w:spacing w:after="160" w:line="259" w:lineRule="auto"/>
        <w:rPr>
          <w:rStyle w:val="Hipervnculo"/>
          <w:color w:val="auto"/>
          <w:u w:val="none"/>
        </w:rPr>
      </w:pPr>
      <w:r>
        <w:rPr>
          <w:rStyle w:val="Hipervnculo"/>
          <w:color w:val="auto"/>
          <w:u w:val="none"/>
        </w:rPr>
        <w:br w:type="page"/>
      </w:r>
    </w:p>
    <w:p w14:paraId="297D3125" w14:textId="002C177D" w:rsidR="002F2B1E" w:rsidRPr="002F2B1E" w:rsidRDefault="002F2B1E" w:rsidP="00BF62BC">
      <w:pPr>
        <w:pStyle w:val="Ttulo2"/>
        <w:numPr>
          <w:ilvl w:val="0"/>
          <w:numId w:val="2"/>
        </w:numPr>
        <w:rPr>
          <w:szCs w:val="28"/>
        </w:rPr>
      </w:pPr>
      <w:bookmarkStart w:id="4" w:name="_Toc159344055"/>
      <w:bookmarkStart w:id="5" w:name="_Toc444510845"/>
      <w:r w:rsidRPr="002F2B1E">
        <w:rPr>
          <w:szCs w:val="28"/>
        </w:rPr>
        <w:lastRenderedPageBreak/>
        <w:t>Motivación</w:t>
      </w:r>
      <w:bookmarkEnd w:id="4"/>
    </w:p>
    <w:p w14:paraId="368DCE28" w14:textId="77777777" w:rsidR="002F2B1E" w:rsidRPr="002F2B1E" w:rsidRDefault="002F2B1E" w:rsidP="002F2B1E"/>
    <w:p w14:paraId="71C54FD9" w14:textId="77777777" w:rsidR="00656527" w:rsidRPr="002F2B1E" w:rsidRDefault="00656527" w:rsidP="00BF62BC">
      <w:pPr>
        <w:pStyle w:val="Ttulo2"/>
        <w:numPr>
          <w:ilvl w:val="0"/>
          <w:numId w:val="2"/>
        </w:numPr>
        <w:rPr>
          <w:szCs w:val="28"/>
        </w:rPr>
      </w:pPr>
      <w:bookmarkStart w:id="6" w:name="_Toc159344056"/>
      <w:r w:rsidRPr="002F2B1E">
        <w:rPr>
          <w:szCs w:val="28"/>
        </w:rPr>
        <w:t>Objetivos</w:t>
      </w:r>
      <w:bookmarkEnd w:id="5"/>
      <w:bookmarkEnd w:id="6"/>
    </w:p>
    <w:p w14:paraId="371668F5" w14:textId="77777777" w:rsidR="00656527" w:rsidRPr="00656527" w:rsidRDefault="00656527" w:rsidP="00656527">
      <w:pPr>
        <w:pStyle w:val="Prrafodelista"/>
        <w:ind w:left="1080"/>
        <w:jc w:val="both"/>
      </w:pPr>
    </w:p>
    <w:p w14:paraId="4F7364A7" w14:textId="0D0D51BE" w:rsidR="00FB3E64" w:rsidRDefault="00236AE2" w:rsidP="00BF62BC">
      <w:pPr>
        <w:pStyle w:val="Ttulo3"/>
        <w:numPr>
          <w:ilvl w:val="0"/>
          <w:numId w:val="1"/>
        </w:numPr>
      </w:pPr>
      <w:bookmarkStart w:id="7" w:name="_Toc159344057"/>
      <w:r w:rsidRPr="002F2B1E">
        <w:t>Objetivo General</w:t>
      </w:r>
      <w:r w:rsidR="00794022">
        <w:t>:</w:t>
      </w:r>
      <w:bookmarkEnd w:id="7"/>
    </w:p>
    <w:p w14:paraId="74276BA2" w14:textId="02824A01" w:rsidR="00C40BF3" w:rsidRDefault="00FB3E64" w:rsidP="00656E42">
      <w:pPr>
        <w:ind w:left="1440"/>
      </w:pPr>
      <w:r>
        <w:t>Pronosticar  series de tiempo de tráfico web</w:t>
      </w:r>
      <w:r w:rsidR="00C40BF3">
        <w:t xml:space="preserve"> y</w:t>
      </w:r>
      <w:r>
        <w:t xml:space="preserve"> </w:t>
      </w:r>
      <w:r w:rsidR="00C40BF3">
        <w:t>medir el desempeño de modelos aplicados sobre datos extraídos de las páginas institucionales</w:t>
      </w:r>
      <w:r w:rsidR="00DA7A36">
        <w:t xml:space="preserve"> de la </w:t>
      </w:r>
      <w:proofErr w:type="spellStart"/>
      <w:r w:rsidR="00FF5C09">
        <w:t>U.Na.M</w:t>
      </w:r>
      <w:proofErr w:type="spellEnd"/>
      <w:r w:rsidR="00FF5C09">
        <w:t>.</w:t>
      </w:r>
    </w:p>
    <w:p w14:paraId="3AFC7740" w14:textId="77777777" w:rsidR="00FB3E64" w:rsidRPr="00656527" w:rsidRDefault="00FB3E64" w:rsidP="00656E42">
      <w:pPr>
        <w:ind w:left="1134"/>
      </w:pPr>
    </w:p>
    <w:p w14:paraId="4C69FE3A" w14:textId="6E64F967" w:rsidR="00CA6CBF" w:rsidRPr="00AE07A6" w:rsidRDefault="00CA6CBF" w:rsidP="00656E42"/>
    <w:p w14:paraId="54EC6C54" w14:textId="29D56DD5" w:rsidR="00236AE2" w:rsidRPr="0065036A" w:rsidRDefault="00236AE2" w:rsidP="00BF62BC">
      <w:pPr>
        <w:pStyle w:val="Ttulo3"/>
        <w:numPr>
          <w:ilvl w:val="0"/>
          <w:numId w:val="1"/>
        </w:numPr>
      </w:pPr>
      <w:bookmarkStart w:id="8" w:name="_Toc159344058"/>
      <w:r w:rsidRPr="0065036A">
        <w:t>Objetivos Específicos</w:t>
      </w:r>
      <w:r w:rsidR="00794022">
        <w:t>:</w:t>
      </w:r>
      <w:bookmarkEnd w:id="8"/>
    </w:p>
    <w:p w14:paraId="3740B193" w14:textId="452797D8" w:rsidR="001C7CC5" w:rsidRDefault="00C61094" w:rsidP="00656E42">
      <w:pPr>
        <w:ind w:left="1440"/>
      </w:pPr>
      <w:r>
        <w:t>-</w:t>
      </w:r>
      <w:r w:rsidR="000C04D6" w:rsidRPr="00C61094">
        <w:t xml:space="preserve">Relevar y analizar distintos modelos de pronóstico de series de tiempo </w:t>
      </w:r>
      <w:r w:rsidR="000F0E99">
        <w:tab/>
      </w:r>
      <w:r w:rsidR="000C04D6" w:rsidRPr="00C61094">
        <w:t>de tráfico web.</w:t>
      </w:r>
    </w:p>
    <w:p w14:paraId="086EBE70" w14:textId="008338D3" w:rsidR="00887728" w:rsidRDefault="00887728" w:rsidP="00656E42">
      <w:pPr>
        <w:ind w:left="1440"/>
      </w:pPr>
      <w:r>
        <w:t xml:space="preserve">-Determinar la adecuación de cada uno de los modelos propuestos de la </w:t>
      </w:r>
      <w:r w:rsidR="000F0E99">
        <w:tab/>
      </w:r>
      <w:r>
        <w:t>bibliografía a la problemática.</w:t>
      </w:r>
    </w:p>
    <w:p w14:paraId="6C0FDA90" w14:textId="29001477" w:rsidR="00EB5E74" w:rsidRDefault="00EB5E74" w:rsidP="00656E42">
      <w:pPr>
        <w:ind w:left="1440"/>
      </w:pPr>
      <w:r w:rsidRPr="00A62FC3">
        <w:t>-Definir indicadores para medir el desempeño de los modelos.</w:t>
      </w:r>
    </w:p>
    <w:p w14:paraId="47ECB67A" w14:textId="7DCDE2A6" w:rsidR="001C7CC5" w:rsidRDefault="00C61094" w:rsidP="00656E42">
      <w:pPr>
        <w:ind w:left="1440"/>
      </w:pPr>
      <w:r>
        <w:t>-</w:t>
      </w:r>
      <w:r w:rsidR="000F0E99" w:rsidRPr="00A62FC3">
        <w:t xml:space="preserve">Generar </w:t>
      </w:r>
      <w:r w:rsidR="000F0E99">
        <w:t>los</w:t>
      </w:r>
      <w:r w:rsidR="000F0E99" w:rsidRPr="00C61094">
        <w:t xml:space="preserve"> modelo</w:t>
      </w:r>
      <w:r w:rsidR="000F0E99">
        <w:t>s</w:t>
      </w:r>
      <w:r w:rsidR="000F0E99" w:rsidRPr="00C61094">
        <w:t xml:space="preserve"> </w:t>
      </w:r>
      <w:r w:rsidR="000F0E99">
        <w:t>a utilizar</w:t>
      </w:r>
      <w:r w:rsidR="000F0E99" w:rsidRPr="00C61094">
        <w:t>.</w:t>
      </w:r>
    </w:p>
    <w:p w14:paraId="0BBFB7A7" w14:textId="12D12D92" w:rsidR="00887728" w:rsidRPr="00A62FC3" w:rsidRDefault="00887728" w:rsidP="00656E42">
      <w:pPr>
        <w:ind w:left="1440"/>
      </w:pPr>
      <w:r>
        <w:t>-</w:t>
      </w:r>
      <w:r w:rsidR="00843513" w:rsidRPr="00A62FC3">
        <w:t>Realizar la evaluación del desempeño de los modelos.</w:t>
      </w:r>
    </w:p>
    <w:p w14:paraId="66E6542A" w14:textId="77777777" w:rsidR="002F2B1E" w:rsidRDefault="00843513" w:rsidP="00656E42">
      <w:pPr>
        <w:ind w:left="1440"/>
      </w:pPr>
      <w:r w:rsidRPr="00A62FC3">
        <w:t xml:space="preserve">-Validar </w:t>
      </w:r>
      <w:r>
        <w:t>los</w:t>
      </w:r>
      <w:r w:rsidRPr="00C61094">
        <w:t xml:space="preserve"> modelo</w:t>
      </w:r>
      <w:r>
        <w:t>s.</w:t>
      </w:r>
    </w:p>
    <w:p w14:paraId="74EA47E8" w14:textId="77777777" w:rsidR="002F2B1E" w:rsidRDefault="002F2B1E" w:rsidP="00BF62BC">
      <w:pPr>
        <w:pStyle w:val="Ttulo2"/>
        <w:numPr>
          <w:ilvl w:val="0"/>
          <w:numId w:val="2"/>
        </w:numPr>
      </w:pPr>
      <w:bookmarkStart w:id="9" w:name="_Toc159344059"/>
      <w:r>
        <w:t>Estructura del documento</w:t>
      </w:r>
      <w:bookmarkEnd w:id="9"/>
    </w:p>
    <w:p w14:paraId="60CD4388" w14:textId="6E301EE1" w:rsidR="00B873F6" w:rsidRDefault="00B873F6" w:rsidP="005A39A9">
      <w:pPr>
        <w:tabs>
          <w:tab w:val="left" w:pos="5880"/>
        </w:tabs>
      </w:pPr>
    </w:p>
    <w:p w14:paraId="7321F63A" w14:textId="77777777" w:rsidR="002F2B1E" w:rsidRDefault="002F2B1E" w:rsidP="005A39A9">
      <w:pPr>
        <w:tabs>
          <w:tab w:val="left" w:pos="5880"/>
        </w:tabs>
      </w:pPr>
    </w:p>
    <w:p w14:paraId="78F00B73" w14:textId="77777777" w:rsidR="002F2B1E" w:rsidRDefault="002F2B1E" w:rsidP="005A39A9">
      <w:pPr>
        <w:tabs>
          <w:tab w:val="left" w:pos="5880"/>
        </w:tabs>
      </w:pPr>
    </w:p>
    <w:p w14:paraId="2BF428B3" w14:textId="77777777" w:rsidR="002F2B1E" w:rsidRDefault="002F2B1E" w:rsidP="005A39A9">
      <w:pPr>
        <w:tabs>
          <w:tab w:val="left" w:pos="5880"/>
        </w:tabs>
      </w:pPr>
    </w:p>
    <w:p w14:paraId="50CA207C" w14:textId="77777777" w:rsidR="002F2B1E" w:rsidRDefault="002F2B1E" w:rsidP="005A39A9">
      <w:pPr>
        <w:tabs>
          <w:tab w:val="left" w:pos="5880"/>
        </w:tabs>
      </w:pPr>
    </w:p>
    <w:p w14:paraId="754D1D7E" w14:textId="2A7172EB" w:rsidR="002F2B1E" w:rsidRDefault="002F2B1E">
      <w:pPr>
        <w:spacing w:after="160" w:line="259" w:lineRule="auto"/>
      </w:pPr>
      <w:r>
        <w:br w:type="page"/>
      </w:r>
    </w:p>
    <w:p w14:paraId="24270963" w14:textId="22093F40" w:rsidR="002F2B1E" w:rsidRDefault="00C016C7" w:rsidP="002F2B1E">
      <w:pPr>
        <w:pStyle w:val="Ttulo1"/>
        <w:rPr>
          <w:szCs w:val="28"/>
        </w:rPr>
      </w:pPr>
      <w:bookmarkStart w:id="10" w:name="__RefHeading___Toc2502_1639133871"/>
      <w:bookmarkStart w:id="11" w:name="_Toc159344060"/>
      <w:r>
        <w:lastRenderedPageBreak/>
        <w:t>Capítulo</w:t>
      </w:r>
      <w:r w:rsidR="002F2B1E">
        <w:t xml:space="preserve"> 2</w:t>
      </w:r>
      <w:bookmarkEnd w:id="10"/>
      <w:bookmarkEnd w:id="11"/>
    </w:p>
    <w:p w14:paraId="089FE61F" w14:textId="77777777" w:rsidR="002F2B1E" w:rsidRDefault="002F2B1E" w:rsidP="002F2B1E">
      <w:pPr>
        <w:pStyle w:val="Textbody"/>
      </w:pPr>
    </w:p>
    <w:p w14:paraId="794BEDDA" w14:textId="77777777" w:rsidR="002F2B1E" w:rsidRDefault="002F2B1E" w:rsidP="002F2B1E">
      <w:pPr>
        <w:pStyle w:val="Textbody"/>
      </w:pPr>
    </w:p>
    <w:p w14:paraId="70F0C60B" w14:textId="77777777" w:rsidR="002F2B1E" w:rsidRDefault="002F2B1E" w:rsidP="002F2B1E">
      <w:pPr>
        <w:pStyle w:val="Textbody"/>
      </w:pPr>
    </w:p>
    <w:p w14:paraId="5FEA8BF4" w14:textId="77777777" w:rsidR="002F2B1E" w:rsidRDefault="002F2B1E" w:rsidP="002F2B1E">
      <w:pPr>
        <w:pStyle w:val="Ttulo1"/>
      </w:pPr>
      <w:bookmarkStart w:id="12" w:name="__RefHeading___Toc2504_1639133871"/>
      <w:bookmarkStart w:id="13" w:name="_Toc159344061"/>
      <w:r>
        <w:t>Marco Teórico</w:t>
      </w:r>
      <w:bookmarkEnd w:id="12"/>
      <w:bookmarkEnd w:id="13"/>
    </w:p>
    <w:p w14:paraId="7132B5DD" w14:textId="77777777" w:rsidR="004833B4" w:rsidRDefault="004833B4" w:rsidP="004833B4"/>
    <w:p w14:paraId="4177DD51" w14:textId="77777777" w:rsidR="004833B4" w:rsidRDefault="004833B4" w:rsidP="004833B4"/>
    <w:p w14:paraId="2E7233FC" w14:textId="715925B0" w:rsidR="004833B4" w:rsidRDefault="00C016C7" w:rsidP="004833B4">
      <w:r>
        <w:t xml:space="preserve">En este capítulo se presenta el marco teórico del trabajo realizado, comenzando con la definición de </w:t>
      </w:r>
      <w:r w:rsidR="00743FEF">
        <w:t>tráfico web y series de tiempo, luego con variados ejemplos de la literatura de distintas tecnologías que realizan el pronóstico de series de tiempo de tráfico web</w:t>
      </w:r>
      <w:r w:rsidR="009F651F" w:rsidRPr="009F651F">
        <w:t xml:space="preserve"> </w:t>
      </w:r>
      <w:r w:rsidR="009F651F">
        <w:t>finalizando con las formas de medir el desempeño de los modelos.</w:t>
      </w:r>
    </w:p>
    <w:p w14:paraId="44F48C47" w14:textId="77777777" w:rsidR="00C016C7" w:rsidRDefault="00C016C7" w:rsidP="004833B4"/>
    <w:p w14:paraId="0FA55694" w14:textId="69A5B81C" w:rsidR="00C016C7" w:rsidRPr="00727A74" w:rsidRDefault="00412E0D" w:rsidP="00BF62BC">
      <w:pPr>
        <w:pStyle w:val="Ttulo2"/>
        <w:numPr>
          <w:ilvl w:val="0"/>
          <w:numId w:val="3"/>
        </w:numPr>
        <w:tabs>
          <w:tab w:val="left" w:pos="426"/>
        </w:tabs>
        <w:ind w:left="426"/>
        <w:rPr>
          <w:szCs w:val="28"/>
        </w:rPr>
      </w:pPr>
      <w:bookmarkStart w:id="14" w:name="_Toc159344062"/>
      <w:r w:rsidRPr="00727A74">
        <w:rPr>
          <w:szCs w:val="28"/>
        </w:rPr>
        <w:t>Tráfico web</w:t>
      </w:r>
      <w:bookmarkEnd w:id="14"/>
    </w:p>
    <w:p w14:paraId="0BB1DE6C" w14:textId="622C63DA" w:rsidR="00412E0D" w:rsidRPr="00727A74" w:rsidRDefault="00412E0D" w:rsidP="00412E0D">
      <w:pPr>
        <w:rPr>
          <w:sz w:val="28"/>
          <w:szCs w:val="28"/>
        </w:rPr>
      </w:pPr>
      <w:r w:rsidRPr="00727A74">
        <w:rPr>
          <w:sz w:val="28"/>
          <w:szCs w:val="28"/>
        </w:rPr>
        <w:tab/>
      </w:r>
    </w:p>
    <w:p w14:paraId="1B8592EF" w14:textId="4449D485" w:rsidR="002957FB" w:rsidRDefault="00A26428" w:rsidP="00412E0D">
      <w:r>
        <w:t>El trafico web es generado por los usuarios de una página web, el trafico web son los datos que se envían y se reciben correspondientes a los usuarios que visitan la página web</w:t>
      </w:r>
      <w:r w:rsidR="002957FB" w:rsidRPr="00091F42">
        <w:fldChar w:fldCharType="begin" w:fldLock="1"/>
      </w:r>
      <w:r w:rsidR="006D661F">
        <w:instrText>ADDIN CSL_CITATION {"citationItems":[{"id":"ITEM-1","itemData":{"DOI":"10.1109/BigData.2018.8622207","ISBN":"9781538650356","abstract":"In recent years, more emphasis on how to predict traffic of web pages has increased significantly and prompted the need for exploring various methods on how to effectively forecast future values of multiple times series. In this paper, we apply a forecasting model for the purpose of predicting web traffic. In particular, we use existing Web Traffic Time Series Forecasting dataset by Google to predict future traffic of Wikipedia articles. Predicting web traffic can help web site owners in many ways including: (a) determining an effective strategy for load balancing of web pages residing in the cloud, (b) forecasting future trends based on historical data and (c) understanding the user behavior. To achieve the goals of this research work, we built a time-series model that utilizes RNN seq2seq model. We then investigate the use of symmetric mean absolute percentage error (SMAPE) for measuring the overall performance and accuracy of the developed model. Finally, we compare the outcome of our developed model to existing ones to determine the effectiveness of our proposed method in predicting future traffic of Wikipedia articles.","author":[{"dropping-particle":"","family":"Petluri","given":"Navyasree","non-dropping-particle":"","parse-names":false,"suffix":""},{"dropping-particle":"","family":"Al-Masri","given":"Eyhab","non-dropping-particle":"","parse-names":false,"suffix":""}],"container-title":"Proceedings - 2018 IEEE International Conference on Big Data, Big Data 2018","id":"ITEM-1","issued":{"date-parts":[["2019"]]},"page":"5427-5429","publisher":"IEEE","title":"Web Traffic Prediction of Wikipedia Pages","type":"article-journal"},"uris":["http://www.mendeley.com/documents/?uuid=bffc81cd-aa95-44c1-a2e7-b49f7e8f7540"]}],"mendeley":{"formattedCitation":"[1]","plainTextFormattedCitation":"[1]","previouslyFormattedCitation":"[1]"},"properties":{"noteIndex":0},"schema":"https://github.com/citation-style-language/schema/raw/master/csl-citation.json"}</w:instrText>
      </w:r>
      <w:r w:rsidR="002957FB" w:rsidRPr="00091F42">
        <w:fldChar w:fldCharType="separate"/>
      </w:r>
      <w:r w:rsidR="006D661F" w:rsidRPr="006D661F">
        <w:rPr>
          <w:noProof/>
        </w:rPr>
        <w:t>[1]</w:t>
      </w:r>
      <w:r w:rsidR="002957FB" w:rsidRPr="00091F42">
        <w:fldChar w:fldCharType="end"/>
      </w:r>
      <w:r w:rsidR="00B25C4A" w:rsidRPr="00091F42">
        <w:t>.</w:t>
      </w:r>
    </w:p>
    <w:p w14:paraId="5D102DE4" w14:textId="77777777" w:rsidR="006007E9" w:rsidRPr="00091F42" w:rsidRDefault="006007E9" w:rsidP="00412E0D"/>
    <w:p w14:paraId="552D2D7F" w14:textId="5431BA90" w:rsidR="00412E0D" w:rsidRDefault="00412E0D" w:rsidP="00412E0D">
      <w:pPr>
        <w:pStyle w:val="Ttulo2"/>
        <w:numPr>
          <w:ilvl w:val="0"/>
          <w:numId w:val="3"/>
        </w:numPr>
        <w:ind w:left="426"/>
        <w:rPr>
          <w:szCs w:val="28"/>
        </w:rPr>
      </w:pPr>
      <w:bookmarkStart w:id="15" w:name="_Toc159344063"/>
      <w:r w:rsidRPr="00245FB5">
        <w:rPr>
          <w:szCs w:val="28"/>
        </w:rPr>
        <w:t>Series de tiempo</w:t>
      </w:r>
      <w:bookmarkEnd w:id="15"/>
    </w:p>
    <w:p w14:paraId="12CF1728" w14:textId="77777777" w:rsidR="00245FB5" w:rsidRPr="00245FB5" w:rsidRDefault="00245FB5" w:rsidP="00245FB5"/>
    <w:p w14:paraId="413751E7" w14:textId="27CC1416" w:rsidR="00412E0D" w:rsidRPr="00B75457" w:rsidRDefault="00245FB5" w:rsidP="00DC091E">
      <w:r>
        <w:rPr>
          <w:sz w:val="28"/>
          <w:szCs w:val="28"/>
        </w:rPr>
        <w:tab/>
      </w:r>
      <w:r w:rsidR="00D44BD5">
        <w:t>Las series de tiempo son un</w:t>
      </w:r>
      <w:r w:rsidRPr="00245FB5">
        <w:t xml:space="preserve"> </w:t>
      </w:r>
      <w:r w:rsidR="00D44BD5">
        <w:t>conjunto de valores</w:t>
      </w:r>
      <w:r w:rsidRPr="00245FB5">
        <w:t xml:space="preserve"> medidos </w:t>
      </w:r>
      <w:r w:rsidR="00D44BD5">
        <w:t xml:space="preserve">en orden secuencial  </w:t>
      </w:r>
      <w:r w:rsidRPr="00245FB5">
        <w:t>en el tiempo</w:t>
      </w:r>
      <w:r>
        <w:fldChar w:fldCharType="begin" w:fldLock="1"/>
      </w:r>
      <w:r w:rsidR="006D661F">
        <w:instrText>ADDIN CSL_CITATION {"citationItems":[{"id":"ITEM-1","itemData":{"DOI":"10.1145/3453800.3453812","ISBN":"9781450387613","abstract":"Deep learning methods such as recurrent neural network and long short-term memory have recently drawn a lot of attentions in many fields such as computer vision, natural language processing and finance. Long short-term memory is a type of recurrent neural network capable of predicting future values of sequential data by learning observed data over time. Many real-world time series in business, finance, weather forecasting and engineering science have periodic property like daily, monthly, quarterly or yearly period and need efficient tools to forecast their future events and values. The forecasting study and tools in these fields are therefore essential and important. In this paper, we present a deep learning technique, called bidirectional long short-term memory, in forecasting time series data. The bidirectional long short-term memory model is evaluated based on the benchmark periodic time series dataset. The model performs well on the macro and industry categories and achieves average mean absolute percentage errors less than 9%. It is shown that the bidirectional architecture obtains the better results than the baseline models. We also test the model by tuning the time step parameter to evaluate how the time step length impacts on forecasting performance of the model.","author":[{"dropping-particle":"","family":"Quoc Nguyen","given":"Dung","non-dropping-particle":"","parse-names":false,"suffix":""},{"dropping-particle":"","family":"Nguyet Phan","given":"Minh","non-dropping-particle":"","parse-names":false,"suffix":""},{"dropping-particle":"","family":"Zelinka","given":"Ivan","non-dropping-particle":"","parse-names":false,"suffix":""}],"container-title":"ACM International Conference Proceeding Series","id":"ITEM-1","issued":{"date-parts":[["2021"]]},"page":"60-64","title":"Periodic Time Series Forecasting with Bidirectional Long Short-Term Memory: Periodic Time Series Forecasting with Bidirectional LSTM","type":"article-journal"},"uris":["http://www.mendeley.com/documents/?uuid=745dec50-cc84-4fa6-b1b6-962d7006a38b"]}],"mendeley":{"formattedCitation":"[2]","plainTextFormattedCitation":"[2]","previouslyFormattedCitation":"[2]"},"properties":{"noteIndex":0},"schema":"https://github.com/citation-style-language/schema/raw/master/csl-citation.json"}</w:instrText>
      </w:r>
      <w:r>
        <w:fldChar w:fldCharType="separate"/>
      </w:r>
      <w:r w:rsidR="006D661F" w:rsidRPr="006D661F">
        <w:rPr>
          <w:noProof/>
        </w:rPr>
        <w:t>[2]</w:t>
      </w:r>
      <w:r>
        <w:fldChar w:fldCharType="end"/>
      </w:r>
      <w:r w:rsidR="00E953D0">
        <w:t xml:space="preserve">; </w:t>
      </w:r>
      <w:r w:rsidR="00F56529">
        <w:t xml:space="preserve">cuando se miden </w:t>
      </w:r>
      <w:r w:rsidR="00E953D0">
        <w:t>los datos</w:t>
      </w:r>
      <w:r w:rsidR="00F56529">
        <w:t xml:space="preserve"> para generar una serie</w:t>
      </w:r>
      <w:r w:rsidR="00E953D0">
        <w:t xml:space="preserve"> de tiempo</w:t>
      </w:r>
      <w:r w:rsidR="00F56529">
        <w:t>, generalmente se toman los valores con la misma separación en tiempo entre cada valor</w:t>
      </w:r>
      <w:r w:rsidR="00F57415">
        <w:fldChar w:fldCharType="begin" w:fldLock="1"/>
      </w:r>
      <w:r w:rsidR="006D661F">
        <w:instrText>ADDIN CSL_CITATION {"citationItems":[{"id":"ITEM-1","itemData":{"DOI":"https://doi.org/10.1016/B978-0-12-814761-0.00012-5","ISBN":"978-0-12-814761-0","author":[{"dropping-particle":"","family":"Kotu","given":"Vijay","non-dropping-particle":"","parse-names":false,"suffix":""},{"dropping-particle":"","family":"Deshpande","given":"Bala","non-dropping-particle":"","parse-names":false,"suffix":""}],"editor":[{"dropping-particle":"","family":"Kotu","given":"Vijay","non-dropping-particle":"","parse-names":false,"suffix":""},{"dropping-particle":"","family":"Deshpande","given":"Bala B T - Data Science (Second Edition)","non-dropping-particle":"","parse-names":false,"suffix":""}],"id":"ITEM-1","issued":{"date-parts":[["2019"]]},"page":"395-445","publisher":"Morgan Kaufmann","title":"Chapter 12 - Time Series Forecasting","type":"chapter"},"uris":["http://www.mendeley.com/documents/?uuid=0946c4b8-df24-4f77-9abc-175958d89e23"]}],"mendeley":{"formattedCitation":"[3]","plainTextFormattedCitation":"[3]","previouslyFormattedCitation":"[3]"},"properties":{"noteIndex":0},"schema":"https://github.com/citation-style-language/schema/raw/master/csl-citation.json"}</w:instrText>
      </w:r>
      <w:r w:rsidR="00F57415">
        <w:fldChar w:fldCharType="separate"/>
      </w:r>
      <w:r w:rsidR="006D661F" w:rsidRPr="006D661F">
        <w:rPr>
          <w:noProof/>
        </w:rPr>
        <w:t>[3]</w:t>
      </w:r>
      <w:r w:rsidR="00F57415">
        <w:fldChar w:fldCharType="end"/>
      </w:r>
      <w:r w:rsidR="00F57415">
        <w:t>.</w:t>
      </w:r>
    </w:p>
    <w:p w14:paraId="35999632" w14:textId="77777777" w:rsidR="00245FB5" w:rsidRPr="00B75457" w:rsidRDefault="00245FB5" w:rsidP="00412E0D"/>
    <w:p w14:paraId="574F1886" w14:textId="77777777" w:rsidR="0063394D" w:rsidRPr="00727A74" w:rsidRDefault="0063394D" w:rsidP="0063394D">
      <w:pPr>
        <w:pStyle w:val="Ttulo2"/>
        <w:numPr>
          <w:ilvl w:val="0"/>
          <w:numId w:val="7"/>
        </w:numPr>
        <w:ind w:left="426"/>
        <w:rPr>
          <w:szCs w:val="28"/>
        </w:rPr>
      </w:pPr>
      <w:bookmarkStart w:id="16" w:name="_Toc159344064"/>
      <w:bookmarkStart w:id="17" w:name="_Toc114647323"/>
      <w:r w:rsidRPr="00727A74">
        <w:rPr>
          <w:szCs w:val="28"/>
        </w:rPr>
        <w:t>Pronóstico de  series de tiempo de tráfico web</w:t>
      </w:r>
      <w:bookmarkEnd w:id="16"/>
      <w:r w:rsidRPr="00727A74">
        <w:rPr>
          <w:szCs w:val="28"/>
        </w:rPr>
        <w:t xml:space="preserve"> </w:t>
      </w:r>
    </w:p>
    <w:p w14:paraId="106C9ECF" w14:textId="77777777" w:rsidR="0063394D" w:rsidRDefault="0063394D" w:rsidP="0063394D"/>
    <w:p w14:paraId="32151250" w14:textId="13CB8825" w:rsidR="0063394D" w:rsidRDefault="0063394D" w:rsidP="0063394D">
      <w:r>
        <w:t>El pronóstico de series de tiempo</w:t>
      </w:r>
      <w:r w:rsidR="009A1424" w:rsidRPr="009A1424">
        <w:t xml:space="preserve"> </w:t>
      </w:r>
      <w:r w:rsidR="009A1424">
        <w:t>se basa en las observaciones pasadas de la serie de tiempo a pronosticar y otras entradas, siendo</w:t>
      </w:r>
      <w:r>
        <w:t xml:space="preserve"> el proceso de predecir valor</w:t>
      </w:r>
      <w:r w:rsidR="009A1424">
        <w:t>es</w:t>
      </w:r>
      <w:r>
        <w:t xml:space="preserve"> futuro</w:t>
      </w:r>
      <w:r w:rsidR="009A1424">
        <w:t>s</w:t>
      </w:r>
      <w:r>
        <w:t xml:space="preserve"> de una serie de tiempo </w:t>
      </w:r>
      <w:r>
        <w:fldChar w:fldCharType="begin" w:fldLock="1"/>
      </w:r>
      <w:r w:rsidR="006D661F">
        <w:instrText>ADDIN CSL_CITATION {"citationItems":[{"id":"ITEM-1","itemData":{"DOI":"https://doi.org/10.1016/B978-0-12-814761-0.00012-5","ISBN":"978-0-12-814761-0","author":[{"dropping-particle":"","family":"Kotu","given":"Vijay","non-dropping-particle":"","parse-names":false,"suffix":""},{"dropping-particle":"","family":"Deshpande","given":"Bala","non-dropping-particle":"","parse-names":false,"suffix":""}],"editor":[{"dropping-particle":"","family":"Kotu","given":"Vijay","non-dropping-particle":"","parse-names":false,"suffix":""},{"dropping-particle":"","family":"Deshpande","given":"Bala B T - Data Science (Second Edition)","non-dropping-particle":"","parse-names":false,"suffix":""}],"id":"ITEM-1","issued":{"date-parts":[["2019"]]},"page":"395-445","publisher":"Morgan Kaufmann","title":"Chapter 12 - Time Series Forecasting","type":"chapter"},"uris":["http://www.mendeley.com/documents/?uuid=0946c4b8-df24-4f77-9abc-175958d89e23"]}],"mendeley":{"formattedCitation":"[3]","plainTextFormattedCitation":"[3]","previouslyFormattedCitation":"[3]"},"properties":{"noteIndex":0},"schema":"https://github.com/citation-style-language/schema/raw/master/csl-citation.json"}</w:instrText>
      </w:r>
      <w:r>
        <w:fldChar w:fldCharType="separate"/>
      </w:r>
      <w:r w:rsidR="006D661F" w:rsidRPr="006D661F">
        <w:rPr>
          <w:noProof/>
        </w:rPr>
        <w:t>[3]</w:t>
      </w:r>
      <w:r>
        <w:fldChar w:fldCharType="end"/>
      </w:r>
      <w:r w:rsidR="00862844">
        <w:t>.</w:t>
      </w:r>
    </w:p>
    <w:p w14:paraId="6D6C59DB" w14:textId="1B869B0C" w:rsidR="0063394D" w:rsidRDefault="0063394D" w:rsidP="0063394D">
      <w:r w:rsidRPr="00460128">
        <w:t xml:space="preserve">Entre las formas del pronóstico de series de tiempo de </w:t>
      </w:r>
      <w:r>
        <w:t>tráfico</w:t>
      </w:r>
      <w:r w:rsidRPr="00460128">
        <w:t xml:space="preserve"> web </w:t>
      </w:r>
      <w:r w:rsidR="001D5A62">
        <w:t>los autores en</w:t>
      </w:r>
      <w:r w:rsidR="001D5A62">
        <w:fldChar w:fldCharType="begin" w:fldLock="1"/>
      </w:r>
      <w:r w:rsidR="001D5A62">
        <w:instrText>ADDIN CSL_CITATION {"citationItems":[{"id":"ITEM-1","itemData":{"DOI":"10.1016/J.KNOSYS.2020.106467","ISSN":"09507051","abstract":"We evaluated the accuracy of several classical statistical methods of Time series forecasting with ground truth dataset which was obtained from Kaggle web traffic forecasting competition hosted by Google. A novel way of seasonal, trend and cycle pattern decomposing method was used for the specific time series daily data. We proposed using the combination of four traditional methods to reduce the RMSE and thus achieved better forecasting accuracy. Results showed error rate was lowered down 10 to 20 percentage points. After studying the characteristics of the web traffic time series, we presented the Generative Adversarial Model (GAN) with Long-Short Term Memory (LSTM) as generator and deep Multi-Layer Perceptron (MLP) as discriminator to forecast the web traffic time series. The forecasting performances was compared among the traditional statistical methods and the deep generative adversarial network. We concluded from experiments there was no remarkable difference for this specific times series forecasting accuracy using these two kinds of methods.","author":[{"dropping-particle":"","family":"Zhou","given":"Kun","non-dropping-particle":"","parse-names":false,"suffix":""},{"dropping-particle":"","family":"Wang","given":"Wenyong","non-dropping-particle":"","parse-names":false,"suffix":""},{"dropping-particle":"","family":"Huang","given":"Lisheng","non-dropping-particle":"","parse-names":false,"suffix":""},{"dropping-particle":"","family":"Liu","given":"Baoyang","non-dropping-particle":"","parse-names":false,"suffix":""}],"container-title":"Knowledge-Based Systems","id":"ITEM-1","issued":{"date-parts":[["2021","2","15"]]},"page":"106467","publisher":"Elsevier B.V.","title":"Comparative study on the time series forecasting of web traffic based on statistical model and Generative Adversarial model","type":"article-journal","volume":"213"},"uris":["http://www.mendeley.com/documents/?uuid=1b035d70-2629-3852-b10c-e732a7003770"]}],"mendeley":{"formattedCitation":"[4]","plainTextFormattedCitation":"[4]","previouslyFormattedCitation":"[4]"},"properties":{"noteIndex":0},"schema":"https://github.com/citation-style-language/schema/raw/master/csl-citation.json"}</w:instrText>
      </w:r>
      <w:r w:rsidR="001D5A62">
        <w:fldChar w:fldCharType="separate"/>
      </w:r>
      <w:r w:rsidR="001D5A62" w:rsidRPr="001D5A62">
        <w:rPr>
          <w:noProof/>
        </w:rPr>
        <w:t>[4]</w:t>
      </w:r>
      <w:r w:rsidR="001D5A62">
        <w:fldChar w:fldCharType="end"/>
      </w:r>
      <w:r w:rsidR="001D5A62">
        <w:t xml:space="preserve"> proponen </w:t>
      </w:r>
      <w:r>
        <w:t xml:space="preserve">de redes </w:t>
      </w:r>
      <w:proofErr w:type="spellStart"/>
      <w:r w:rsidRPr="006E56C1">
        <w:rPr>
          <w:i/>
        </w:rPr>
        <w:t>Generative</w:t>
      </w:r>
      <w:proofErr w:type="spellEnd"/>
      <w:r w:rsidRPr="006E56C1">
        <w:rPr>
          <w:i/>
        </w:rPr>
        <w:t xml:space="preserve"> </w:t>
      </w:r>
      <w:proofErr w:type="spellStart"/>
      <w:r w:rsidRPr="006E56C1">
        <w:rPr>
          <w:i/>
        </w:rPr>
        <w:t>Adversarial</w:t>
      </w:r>
      <w:proofErr w:type="spellEnd"/>
      <w:r w:rsidRPr="006E56C1">
        <w:rPr>
          <w:i/>
        </w:rPr>
        <w:t xml:space="preserve"> </w:t>
      </w:r>
      <w:proofErr w:type="spellStart"/>
      <w:r w:rsidRPr="006E56C1">
        <w:rPr>
          <w:i/>
        </w:rPr>
        <w:t>model</w:t>
      </w:r>
      <w:proofErr w:type="spellEnd"/>
      <w:r w:rsidRPr="006E56C1">
        <w:rPr>
          <w:i/>
        </w:rPr>
        <w:t xml:space="preserve"> </w:t>
      </w:r>
      <w:r>
        <w:t>(GAN)</w:t>
      </w:r>
      <w:r w:rsidR="001D5A62">
        <w:fldChar w:fldCharType="begin" w:fldLock="1"/>
      </w:r>
      <w:r w:rsidR="006F40A5">
        <w:instrText>ADDIN CSL_CITATION {"citationItems":[{"id":"ITEM-1","itemData":{"DOI":"10.1016/J.KNOSYS.2020.106467","ISSN":"09507051","abstract":"We evaluated the accuracy of several classical statistical methods of Time series forecasting with ground truth dataset which was obtained from Kaggle web traffic forecasting competition hosted by Google. A novel way of seasonal, trend and cycle pattern decomposing method was used for the specific time series daily data. We proposed using the combination of four traditional methods to reduce the RMSE and thus achieved better forecasting accuracy. Results showed error rate was lowered down 10 to 20 percentage points. After studying the characteristics of the web traffic time series, we presented the Generative Adversarial Model (GAN) with Long-Short Term Memory (LSTM) as generat</w:instrText>
      </w:r>
      <w:r w:rsidR="006F40A5" w:rsidRPr="006F40A5">
        <w:rPr>
          <w:lang w:val="en-US"/>
        </w:rPr>
        <w:instrText>or and deep Multi-Layer Perceptron (MLP) as discriminator to forecast the web traffic time series. The forecasting performances was compared among the traditional statistical methods and the deep generative adversarial network. We concluded from experiments there was no remarkable difference for this specific times series forecasting accuracy using these two kinds of methods.","author":[{"dropping-particle":"","family":"Zhou","given":"Kun","non-dropping-particle":"","parse-names":false,"suffix":""},{"dropping-particle":"","family":"Wang","given":"Wenyong","non-dropping-particle":"","parse-names":false,"suffix":""},{"dropping-particle":"","family":"Huang","given":"Lisheng","non-dropping-particle":"","parse-names":false,"suffix":""},{"dropping-particle":"","family":"Liu","given":"Baoyang","non-dropping-particle":"","parse-names":false,"suffix":""}],"container-title":"Knowledge-Based Systems","id":"ITEM-1","issued":{"date-parts":[["2021","2","15"]]},"page":"106467","publisher":"Elsevier B.V.","title":"Comparative study on the time series forecasting of web traffic based on statistical model and Generative Adversarial model","type":"article-journal","volume":"213"},"uris":["http://www.mendeley.com/documents/?uuid=1b035d70-2629-3852-b10c-e732a7003770"]}],"mendeley":{"formattedCitation":"[4]","plainTextFormattedCitation":"[4]","previouslyFormattedCitation":"[4]"},"properties":{"noteIndex":0},"schema":"https://github.com/citation-style-language/schema/raw/master/csl-citation.json"}</w:instrText>
      </w:r>
      <w:r w:rsidR="001D5A62">
        <w:fldChar w:fldCharType="separate"/>
      </w:r>
      <w:r w:rsidR="001D5A62" w:rsidRPr="001D5A62">
        <w:rPr>
          <w:noProof/>
          <w:lang w:val="en-US"/>
        </w:rPr>
        <w:t>[4]</w:t>
      </w:r>
      <w:r w:rsidR="001D5A62">
        <w:fldChar w:fldCharType="end"/>
      </w:r>
      <w:r w:rsidRPr="001D5A62">
        <w:rPr>
          <w:lang w:val="en-US"/>
        </w:rPr>
        <w:t xml:space="preserve"> con </w:t>
      </w:r>
      <w:r w:rsidRPr="001D5A62">
        <w:rPr>
          <w:i/>
          <w:lang w:val="en-US"/>
        </w:rPr>
        <w:t>Long Short Term Memory</w:t>
      </w:r>
      <w:r w:rsidRPr="001D5A62">
        <w:rPr>
          <w:lang w:val="en-US"/>
        </w:rPr>
        <w:t xml:space="preserve"> (LSTM)</w:t>
      </w:r>
      <w:r>
        <w:fldChar w:fldCharType="begin" w:fldLock="1"/>
      </w:r>
      <w:r w:rsidR="001D5A62" w:rsidRPr="001D5A62">
        <w:rPr>
          <w:lang w:val="en-US"/>
        </w:rPr>
        <w:instrText>ADDIN CSL_CITATION {"citationItems":[{"id":"ITEM-1","itemData":{"DOI":"10.1162/NECO.1997.9.8.1735","ISSN":"08997667","PMID":"9377276","abstract":"Learning to store information over extended time intervals by recurrent backpropagation takes a very long time, mostly because of insufficient, decaying error backflow. We briefly review Hochreiter's (1991) analysis of this problem, then address it by introducing a novel, efficient, gradient-based method called long short-term memory (LSTM). Truncating the gradient where this does not do harm, LSTM can learn to bridge minimal time lags in excess of 1000 discrete-time steps by enforcing constant error flow through constant error carousels within special units. Multiplicative gate units learn to open and close access to the constant error flow. LSTM is local in space and time; its computational complexity per time step and weight is O(1). Our experiments with artificial data involve local, distributed, real-valued, and noisy pattern representations. In comparisons with real-time recurrent learning, back propagation through time, recurrent cascade correlation, Elman nets, and neural sequence chunking, LSTM leads to many more successful runs, and learns much faster. LSTM also solves complex, artificial long-time-lag tasks that have never been solved by previous recurrent network algorithms.","author":[{"dropping-particle":"","family":"Hochreiter","given":"Sepp","non-dropping-particle":"","parse-names":false,"suffix":""},{"dropping-particle":"","family":"Schmidhuber","given":"Jürgen","non-dropping-particle":"","parse-names":false,"suffix":""}],"container-title":"Neural Computation","id":"ITEM-1","issue":"8","issued":{"date-parts":[["1997","11","15"]]},"page":"1735-1780","publisher":"MIT Press Journals","title":"Long Short-Term Memory","type":"article-journal","volume":"9"},"uris":["http://www.mendeley.com/documents/?uuid=a6ca47c6-61cc-3717-9ae0-fab0a74095f9"]}],"mendeley":{"formattedCitation":"[5]","plainTextFormattedCitation":"[5]","previouslyFormattedCitation":"[5]"},"properties":{"noteIndex":0},"schema":"https://github.com/citation-style-language/schema/raw/master/csl-citation.json"}</w:instrText>
      </w:r>
      <w:r>
        <w:fldChar w:fldCharType="separate"/>
      </w:r>
      <w:r w:rsidR="001D5A62" w:rsidRPr="001D5A62">
        <w:rPr>
          <w:noProof/>
          <w:lang w:val="en-US"/>
        </w:rPr>
        <w:t>[5]</w:t>
      </w:r>
      <w:r>
        <w:fldChar w:fldCharType="end"/>
      </w:r>
      <w:r w:rsidRPr="001D5A62">
        <w:rPr>
          <w:lang w:val="en-US"/>
        </w:rPr>
        <w:t xml:space="preserve"> y un </w:t>
      </w:r>
      <w:proofErr w:type="spellStart"/>
      <w:r w:rsidRPr="001D5A62">
        <w:rPr>
          <w:lang w:val="en-US"/>
        </w:rPr>
        <w:t>perceptrón</w:t>
      </w:r>
      <w:proofErr w:type="spellEnd"/>
      <w:r w:rsidRPr="001D5A62">
        <w:rPr>
          <w:lang w:val="en-US"/>
        </w:rPr>
        <w:t xml:space="preserve"> </w:t>
      </w:r>
      <w:proofErr w:type="spellStart"/>
      <w:r w:rsidRPr="001D5A62">
        <w:rPr>
          <w:lang w:val="en-US"/>
        </w:rPr>
        <w:t>multicapa</w:t>
      </w:r>
      <w:proofErr w:type="spellEnd"/>
      <w:r w:rsidRPr="001D5A62">
        <w:rPr>
          <w:lang w:val="en-US"/>
        </w:rPr>
        <w:t xml:space="preserve"> (MLP)</w:t>
      </w:r>
      <w:ins w:id="18" w:author="enrique gauto sand" w:date="2022-10-07T17:51:00Z">
        <w:r>
          <w:fldChar w:fldCharType="begin" w:fldLock="1"/>
        </w:r>
      </w:ins>
      <w:r w:rsidR="001D5A62" w:rsidRPr="001D5A62">
        <w:rPr>
          <w:lang w:val="en-US"/>
        </w:rPr>
        <w:instrText>ADDIN CSL_CITATION {"citationItems":[{"id":"ITEM-1","itemData":{"DOI":"10.1016/J.KNOSYS.2020.106467","ISSN":"09507051","abstract":"We evaluated the accuracy of several classical statistical methods of Time series forecasting with ground truth dataset which was obtained from Kaggle web traffic forecasting competition hosted by Google. A novel way of seasonal, trend and cycle pattern decomposing method was used for the specific time series daily data. We proposed using the combination of four traditional methods to reduce the RMSE and thus achieved better forecasting accuracy. Results showed error rate was lowered down 10 to 20 percentage points. After studying the characteristics of the web traffic time series, we presented the Generative Adversarial Model (GAN) with Long-Short Term Memory (</w:instrText>
      </w:r>
      <w:r w:rsidR="001D5A62" w:rsidRPr="00EF16D5">
        <w:instrText>LSTM) as generator and deep Multi-Layer Perceptron (MLP) as discriminator to forecast the web traffic time series. The forecasting performances was compared among the traditional statistical methods and the deep generative adversarial network. We concluded from experiments there was no remarkable difference for this specific times series forecasting accuracy using these two kinds of methods.","author":[{"dropping-particle":"","family":"Zhou","given":"Kun","non-dropping-particle":"","parse-names":false,"suffix":""},{"dropping-particle":"","family":"Wang","given":"Wenyong","non-dropping-particle":"","parse-names":false,"suffix":""},{"dropping-particle":"",</w:instrText>
      </w:r>
      <w:r w:rsidR="001D5A62">
        <w:instrText>"family":"Huang","given":"Lisheng","non-dropping-particle":"","parse-names":false,"suffix":""},{"dropping-particle":"","family":"Liu","given":"Baoyang","non-dropping-particle":"","parse-names":false,"suffix":""}],"container-title":"Knowledge-Based Systems","id":"ITEM-1","issued":{"date-parts":[["2021","2","15"]]},"publisher":"Elsevier B.V.","title":"Comparative study on the time series forecasting of web traffic based on statistical model and Generative Adversarial model","type":"article-journal","volume":"213"},"uris":["http://www.mendeley.com/documents/?uuid=c1eaccd3-df4d-32a3-b286-50e5321871f5"]}],"mendeley":{"formattedCitation":"[6]","plainTextFormattedCitation":"[6]","previouslyFormattedCitation":"[6]"},"properties":{"noteIndex":0},"schema":"https://github.com/citation-style-language/schema/raw/master/csl-citation.json"}</w:instrText>
      </w:r>
      <w:r>
        <w:fldChar w:fldCharType="separate"/>
      </w:r>
      <w:r w:rsidR="001D5A62" w:rsidRPr="001D5A62">
        <w:rPr>
          <w:noProof/>
        </w:rPr>
        <w:t>[6]</w:t>
      </w:r>
      <w:ins w:id="19" w:author="enrique gauto sand" w:date="2022-10-07T17:51:00Z">
        <w:r>
          <w:fldChar w:fldCharType="end"/>
        </w:r>
      </w:ins>
      <w:r w:rsidR="001D5A62">
        <w:t>, donde LSTM y GAN actuarían como generador y el MLP</w:t>
      </w:r>
      <w:r>
        <w:t xml:space="preserve"> como discriminador</w:t>
      </w:r>
      <w:r w:rsidR="001D5A62">
        <w:t>,</w:t>
      </w:r>
      <w:r>
        <w:t xml:space="preserve"> para generar series de tiempo dado el </w:t>
      </w:r>
      <w:r w:rsidR="00AB2566">
        <w:t>conjunto de datos</w:t>
      </w:r>
      <w:r>
        <w:t xml:space="preserve"> real, finalmente se realizaría el pronóstico con la librería </w:t>
      </w:r>
      <w:proofErr w:type="spellStart"/>
      <w:r w:rsidR="00AB2566" w:rsidRPr="001D5A62">
        <w:rPr>
          <w:i/>
        </w:rPr>
        <w:t>P</w:t>
      </w:r>
      <w:r w:rsidRPr="001D5A62">
        <w:rPr>
          <w:i/>
        </w:rPr>
        <w:t>rophet</w:t>
      </w:r>
      <w:proofErr w:type="spellEnd"/>
      <w:r>
        <w:fldChar w:fldCharType="begin" w:fldLock="1"/>
      </w:r>
      <w:r w:rsidR="001D5A62">
        <w:instrText>ADDIN CSL_CITATION {"citationItems":[{"id":"ITEM-1","itemData":{"URL":"https://research.facebook.com/blog/2017/2/prophet-forecasting-at-scale/","accessed":{"date-parts":[["2020","10","24"]]},"id":"ITEM-1","issued":{"date-parts":[["0"]]},"title":"Prophet: forecasting at scale","type":"webpage"},"uris":["http://www.mendeley.com/documents/?uuid=d3b83cf2-b1af-4f0d-8c58-235beb0b4067"]}],"mendeley":{"formattedCitation":"[7]","plainTextFormattedCitation":"[7]","previouslyFormattedCitation":"[7]"},"properties":{"noteIndex":0},"schema":"https://github.com/citation-style-language/schema/raw/master/csl-citation.json"}</w:instrText>
      </w:r>
      <w:r>
        <w:fldChar w:fldCharType="separate"/>
      </w:r>
      <w:r w:rsidR="001D5A62" w:rsidRPr="001D5A62">
        <w:rPr>
          <w:noProof/>
        </w:rPr>
        <w:t>[7]</w:t>
      </w:r>
      <w:r>
        <w:fldChar w:fldCharType="end"/>
      </w:r>
      <w:r>
        <w:t xml:space="preserve"> comparando la combinación de tecnologías anteriores con métodos estadísticos</w:t>
      </w:r>
      <w:r w:rsidR="006F40A5">
        <w:t>,</w:t>
      </w:r>
      <w:r>
        <w:t xml:space="preserve"> finalmente llegando a la conclusión de que</w:t>
      </w:r>
      <w:r w:rsidR="00AB2566">
        <w:t xml:space="preserve"> los autores</w:t>
      </w:r>
      <w:r>
        <w:t xml:space="preserve"> no obtuvieron una diferencia notable</w:t>
      </w:r>
      <w:r w:rsidR="006F40A5">
        <w:fldChar w:fldCharType="begin" w:fldLock="1"/>
      </w:r>
      <w:r w:rsidR="007013DD">
        <w:instrText>ADDIN CSL_CITATION {"citationItems":[{"id":"ITEM-1","itemData":{"DOI":"10.1016/J.KNOSYS.2020.106467","ISSN":"09507051","abstract":"We evaluated the accuracy of several classical statistical methods of Time series forecasting with ground truth dataset which was obtained from Kaggle web traffic forecasting competition hosted by Google. A novel way of seasonal, trend and cycle pattern decomposing method was used for the specific time series daily data. We proposed using the combination of four traditional methods to reduce the RMSE and thus achieved better forecasting accuracy. Results showed error rate was lowered down 10 to 20 percentage points. After studying the characteristics of the web traffic time series, we presented the Generative Adversarial Model (GAN) with Long-Short Term Memory (LSTM) as generator and deep Multi-Layer Perceptron (MLP) as discriminator to forecast the web traffic time series. The forecasting performances was compared among the traditional statistical methods and the deep generative adversarial network. We concluded from experiments there was no remarkable difference for this specific times series forecasting accuracy using these two kinds of methods.","author":[{"dropping-particle":"","family":"Zhou","given":"Kun","non-dropping-particle":"","parse-names":false,"suffix":""},{"dropping-particle":"","family":"Wang","given":"Wenyong","non-dropping-particle":"","parse-names":false,"suffix":""},{"dropping-particle":"","family":"Huang","given":"Lisheng","non-dropping-particle":"","parse-names":false,"suffix":""},{"dropping-particle":"","family":"Liu","given":"Baoyang","non-dropping-particle":"","parse-names":false,"suffix":""}],"container-title":"Knowledge-Based Systems","id":"ITEM-1","issued":{"date-parts":[["2021","2","15"]]},"page":"106467","publisher":"Elsevier B.V.","title":"Comparative study on the time series forecasting of web traffic based on statistical model and Generative Adversarial model","type":"article-journal","volume":"213"},"uris":["http://www.mendeley.com/documents/?uuid=1b035d70-2629-3852-b10c-e732a7003770"]}],"mendeley":{"formattedCitation":"[4]","plainTextFormattedCitation":"[4]","previouslyFormattedCitation":"[4]"},"properties":{"noteIndex":0},"schema":"https://github.com/citation-style-language/schema/raw/master/csl-citation.json"}</w:instrText>
      </w:r>
      <w:r w:rsidR="006F40A5">
        <w:fldChar w:fldCharType="separate"/>
      </w:r>
      <w:r w:rsidR="006F40A5" w:rsidRPr="006F40A5">
        <w:rPr>
          <w:noProof/>
        </w:rPr>
        <w:t>[4]</w:t>
      </w:r>
      <w:r w:rsidR="006F40A5">
        <w:fldChar w:fldCharType="end"/>
      </w:r>
      <w:r>
        <w:t xml:space="preserve">. </w:t>
      </w:r>
    </w:p>
    <w:p w14:paraId="70C01BBE" w14:textId="77777777" w:rsidR="0063394D" w:rsidRDefault="0063394D" w:rsidP="0063394D"/>
    <w:p w14:paraId="14F54B87" w14:textId="7F5DAF49" w:rsidR="0063394D" w:rsidRPr="002957FB" w:rsidRDefault="0063394D" w:rsidP="0063394D">
      <w:r w:rsidRPr="00460128">
        <w:t xml:space="preserve">Entre las formas del pronóstico de series de tiempo de </w:t>
      </w:r>
      <w:r>
        <w:t>tráfico</w:t>
      </w:r>
      <w:r w:rsidRPr="00460128">
        <w:t xml:space="preserve"> web </w:t>
      </w:r>
      <w:r>
        <w:t>existe</w:t>
      </w:r>
      <w:r w:rsidRPr="00460128">
        <w:t xml:space="preserve"> </w:t>
      </w:r>
      <w:r w:rsidR="007013DD">
        <w:t>proponen</w:t>
      </w:r>
      <w:r w:rsidR="007013DD">
        <w:fldChar w:fldCharType="begin" w:fldLock="1"/>
      </w:r>
      <w:r w:rsidR="007013DD">
        <w:instrText>ADDIN CSL_CITATION {"citationItems":[{"id":"ITEM-1","itemData":{"DOI":"10.3390/MATH9040421","ISSN":"22277390","abstract":"Evaluating web traffic on a web server is highly critical for web service providers since, without a proper demand forecast, customers could have lengthy waiting times and abandon that website. However, this is a challenging task since it requires making reliable predictions based on the arbitrary nature of human behavior. We introduce an architecture that collects source data and in a supervised way performs the forecasting of the time series of the page views. Based on the Wikipedia page views dataset proposed in a competition by Kaggle in 2017, we created an updated version of it for the years 2018–2020. This dataset is processed and the features and hidden patterns in data are obtained for later designing an advanced version of a recurrent neural network called Long Short-Term Memory. This AI model is distributed training, according to the paradigm called data parallelism and using the Downpour training strategy. Predictions made for the seven dominant languages in the dataset are accurate with loss function and measurement error in reasonable ranges. Despite the fact that the analyzed time series have fairly bad patterns of seasonality and trend, the predictions have been quite good, evidencing that an analysis of the hidden patterns and the features extraction before the design of the AI model enhances the model accuracy. In addition, the improvement of the accuracy of the model with the distributed training is remarkable. Since the task of predicting web traffic in as precise quantities as possible requires large datasets, we designed a forecasting system to be accurate despite having limited data in the dataset. We tested the proposed model on the new Wikipedia page views dataset we created and obtained a highly accurate prediction; actually, the mean absolute error of predictions regarding the original one on average is below 30. This represents a significant step forward in the field of time series prediction for web traffic forecasting.","author":[{"dropping-particle":"","family":"Casado-Vara","given":"Roberto","non-dropping-particle":"","parse-names":false,"suffix":""},{"dropping-particle":"","family":"Rey","given":"Angel Martin","non-dropping-particle":"del","parse-names":false,"suffix":""},{"dropping-particle":"","family":"Pérez-Palau","given":"Daniel","non-dropping-particle":"","parse-names":false,"suffix":""},{"dropping-particle":"","family":"De-La-fuente-valentín","given":"Luis","non-dropping-particle":"","parse-names":false,"suffix":""},{"dropping-particle":"","family":"Corchado","given":"Juan M.","non-dropping-particle":"","parse-names":false,"suffix":""}],"container-title":"Mathematics 2021, Vol. 9, Page 421","id":"ITEM-1","issue":"4","issued":{"date-parts":[["2021","2","21"]]},"page":"421","publisher":"Multidisciplinary Digital Publishing Institute","title":"Web Traffic Time Series Forecasting Using LSTM Neural Networks with Distributed Asynchronous Training","type":"article-journal","volume":"9"},"uris":["http://www.mendeley.com/documents/?uuid=69e14b0c-3f37-3dde-b516-a3237f417a30"]}],"mendeley":{"formattedCitation":"[8]","plainTextFormattedCitation":"[8]","previouslyFormattedCitation":"[8]"},"properties":{"noteIndex":0},"schema":"https://github.com/citation-style-language/schema/raw/master/csl-citation.json"}</w:instrText>
      </w:r>
      <w:r w:rsidR="007013DD">
        <w:fldChar w:fldCharType="separate"/>
      </w:r>
      <w:r w:rsidR="007013DD" w:rsidRPr="001D5A62">
        <w:rPr>
          <w:noProof/>
        </w:rPr>
        <w:t>[8]</w:t>
      </w:r>
      <w:r w:rsidR="007013DD">
        <w:fldChar w:fldCharType="end"/>
      </w:r>
      <w:r w:rsidR="007013DD">
        <w:t xml:space="preserve">  </w:t>
      </w:r>
      <w:r w:rsidRPr="00460128">
        <w:t>la</w:t>
      </w:r>
      <w:r>
        <w:t xml:space="preserve"> técnica de redes neuronales </w:t>
      </w:r>
      <w:r w:rsidRPr="00E35C31">
        <w:rPr>
          <w:i/>
        </w:rPr>
        <w:t xml:space="preserve">Long Short </w:t>
      </w:r>
      <w:proofErr w:type="spellStart"/>
      <w:r w:rsidRPr="00E35C31">
        <w:rPr>
          <w:i/>
        </w:rPr>
        <w:t>Term</w:t>
      </w:r>
      <w:proofErr w:type="spellEnd"/>
      <w:r w:rsidRPr="00E35C31">
        <w:rPr>
          <w:i/>
        </w:rPr>
        <w:t xml:space="preserve"> </w:t>
      </w:r>
      <w:proofErr w:type="spellStart"/>
      <w:r w:rsidRPr="00E35C31">
        <w:rPr>
          <w:i/>
        </w:rPr>
        <w:t>Memory</w:t>
      </w:r>
      <w:proofErr w:type="spellEnd"/>
      <w:r w:rsidRPr="00625A8E">
        <w:t xml:space="preserve"> (LSTM)</w:t>
      </w:r>
      <w:r>
        <w:fldChar w:fldCharType="begin" w:fldLock="1"/>
      </w:r>
      <w:r w:rsidR="001D5A62">
        <w:instrText>ADDIN CSL_CITATION {"citationItems":[{"id":"ITEM-1","itemData":{"DOI":"10.1162/NECO.1997.9.8.1735","ISSN":"08997667","PMID":"9377276","abstract":"Learning to store information over extended time intervals by recurrent backpropagation takes a very long time, mostly because of insufficient, decaying error backflow. We briefly review Hochreiter's (1991) analysis of this problem, then address it by introducing a novel, efficient, gradient-based method called long short-term memory (LSTM). Truncating the gradient where this does not do harm, LSTM can learn to bridge minimal time lags in excess of 1000 discrete-time steps by enforcing constant error flow through constant error carousels within special units. Multiplicative gate units learn to open and close access to the constant error flow. LSTM is local in space and time; its computational complexity per time step and weight is O(1). Our experiments with artificial data involve local, distributed, real-valued, and noisy pattern representations. In comparisons with real-time recurrent learning, back propagation through time, recurrent cascade correlation, Elman nets, and neural sequence chunking, LSTM leads to many more successful runs, and learns much faster. LSTM also solves complex, artificial long-time-lag tasks that have never been solved by previous recurrent network algorithms.","author":[{"dropping-particle":"","family":"Hochreiter","given":"Sepp","non-dropping-particle":"","parse-names":false,"suffix":""},{"dropping-particle":"","family":"Schmidhuber","given":"Jürgen","non-dropping-particle":"","parse-names":false,"suffix":""}],"container-title":"Neural Computation","id":"ITEM-1","issue":"8","issued":{"date-parts":[["1997","11","15"]]},"page":"1735-1780","publisher":"MIT Press Journals","title":"Long Short-Term Memory","type":"article-journal","volume":"9"},"uris":["http://www.mendeley.com/documents/?uuid=a6ca47c6-61cc-3717-9ae0-fab0a74095f9"]}],"mendeley":{"formattedCitation":"[5]","plainTextFormattedCitation":"[5]","previouslyFormattedCitation":"[5]"},"properties":{"noteIndex":0},"schema":"https://github.com/citation-style-language/schema/raw/master/csl-citation.json"}</w:instrText>
      </w:r>
      <w:r>
        <w:fldChar w:fldCharType="separate"/>
      </w:r>
      <w:r w:rsidR="001D5A62" w:rsidRPr="001D5A62">
        <w:rPr>
          <w:noProof/>
        </w:rPr>
        <w:t>[5]</w:t>
      </w:r>
      <w:r>
        <w:fldChar w:fldCharType="end"/>
      </w:r>
      <w:r>
        <w:t xml:space="preserve"> </w:t>
      </w:r>
      <w:r w:rsidRPr="00460128">
        <w:t xml:space="preserve">con </w:t>
      </w:r>
      <w:r w:rsidRPr="00460128">
        <w:lastRenderedPageBreak/>
        <w:t>entrenamiento asíncrono distribuido</w:t>
      </w:r>
      <w:r>
        <w:t xml:space="preserve">, </w:t>
      </w:r>
      <w:r w:rsidRPr="00460128">
        <w:t xml:space="preserve">cuya métrica de desempeño </w:t>
      </w:r>
      <w:r w:rsidR="00862844">
        <w:t>que se utilizó según el autor en</w:t>
      </w:r>
      <w:r w:rsidR="00862844">
        <w:fldChar w:fldCharType="begin" w:fldLock="1"/>
      </w:r>
      <w:r w:rsidR="001D5A62">
        <w:instrText>ADDIN CSL_CITATION {"citationItems":[{"id":"ITEM-1","itemData":{"DOI":"10.3390/MATH9040421","ISSN":"22277390","abstract":"Evaluating web traffic on a web server is highly critical for web service providers since, without a proper demand forecast, customers could have lengthy waiting times and abandon that website. However, this is a challenging task since it requires making reliable predictions based on the arbitrary nature of human behavior. We introduce an architecture that collects source data and in a supervised way performs the forecasting of the time series of the page views. Based on the Wikipedia page views dataset proposed in a competition by Kaggle in 2017, we created an updated version of it for the years 2018–2020. This dataset is processed and the features and hidden patterns in data are obtained for later designing an advanced version of a recurrent neural network called Long Short-Term Memory. This AI model is distributed training, according to the paradigm called data parallelism and using the Downpour training strategy. Predictions made for the seven dominant languages in the dataset are accurate with loss function and measurement error in reasonable ranges. Despite the fact that the analyzed time series have fairly bad patterns of seasonality and trend, the predictions have been quite good, evidencing that an analysis of the hidden patterns and the features extraction before the design of the AI model enhances the model accuracy. In addition, the improvement of the accuracy of the model with the distributed training is remarkable. Since the task of predicting web traffic in as precise quantities as possible requires large datasets, we designed a forecasting system to be accurate despite having limited data in the dataset. We tested the proposed model on the new Wikipedia page views dataset we created and obtained a highly accurate prediction; actually, the mean absolute error of predictions regarding the original one on average is below 30. This represents a significant step forward in the field of time series prediction for web traffic forecasting.","author":[{"dropping-particle":"","family":"Casado-Vara","given":"Roberto","non-dropping-particle":"","parse-names":false,"suffix":""},{"dropping-particle":"","family":"Rey","given":"Angel Martin","non-dropping-particle":"del","parse-names":false,"suffix":""},{"dropping-particle":"","family":"Pérez-Palau","given":"Daniel","non-dropping-particle":"","parse-names":false,"suffix":""},{"dropping-particle":"","family":"De-La-fuente-valentín","given":"Luis","non-dropping-particle":"","parse-names":false,"suffix":""},{"dropping-particle":"","family":"Corchado","given":"Juan M.","non-dropping-particle":"","parse-names":false,"suffix":""}],"container-title":"Mathematics 2021, Vol. 9, Page 421","id":"ITEM-1","issue":"4","issued":{"date-parts":[["2021","2","21"]]},"page":"421","publisher":"Multidisciplinary Digital Publishing Institute","title":"Web Traffic Time Series Forecasting Using LSTM Neural Networks with Distributed Asynchronous Training","type":"article-journal","volume":"9"},"uris":["http://www.mendeley.com/documents/?uuid=69e14b0c-3f37-3dde-b516-a3237f417a30"]}],"mendeley":{"formattedCitation":"[8]","plainTextFormattedCitation":"[8]","previouslyFormattedCitation":"[8]"},"properties":{"noteIndex":0},"schema":"https://github.com/citation-style-language/schema/raw/master/csl-citation.json"}</w:instrText>
      </w:r>
      <w:r w:rsidR="00862844">
        <w:fldChar w:fldCharType="separate"/>
      </w:r>
      <w:r w:rsidR="001D5A62" w:rsidRPr="001D5A62">
        <w:rPr>
          <w:noProof/>
        </w:rPr>
        <w:t>[8]</w:t>
      </w:r>
      <w:r w:rsidR="00862844">
        <w:fldChar w:fldCharType="end"/>
      </w:r>
      <w:r w:rsidR="00862844">
        <w:t xml:space="preserve"> </w:t>
      </w:r>
      <w:r w:rsidRPr="00460128">
        <w:t>es la MAE (</w:t>
      </w:r>
      <w:r w:rsidRPr="00884F73">
        <w:rPr>
          <w:i/>
        </w:rPr>
        <w:t xml:space="preserve">mean </w:t>
      </w:r>
      <w:proofErr w:type="spellStart"/>
      <w:r w:rsidRPr="00884F73">
        <w:rPr>
          <w:i/>
        </w:rPr>
        <w:t>absolute</w:t>
      </w:r>
      <w:proofErr w:type="spellEnd"/>
      <w:r w:rsidRPr="00884F73">
        <w:rPr>
          <w:i/>
        </w:rPr>
        <w:t xml:space="preserve"> error</w:t>
      </w:r>
      <w:r w:rsidRPr="00460128">
        <w:t>)</w:t>
      </w:r>
      <w:r>
        <w:fldChar w:fldCharType="begin" w:fldLock="1"/>
      </w:r>
      <w:r w:rsidR="001D5A62">
        <w:instrText>ADDIN CSL_CITATION {"citationItems":[{"id":"ITEM-1","itemData":{"DOI":"10.1088/1757-899X/324/1/012049","ISSN":"1757899X","abstract":"Most existing Collaborative Filtering (CF) algorithms predict a rating as the preference of an active user toward a given item, which is always a decimal fraction. Meanwhile, the actual ratings in most data sets are integers. In this paper, we discuss and demonstrate why rounding can bring different influences to these two metrics; prove that rounding is necessary in post-processing of the predicted ratings, eliminate of model prediction bias, improving the accuracy of the prediction. In addition, we also propose two new rounding approaches based on the predicted rating probability distribution, which can be used to round the predicted rating to an optimal integer rating, and get better prediction accuracy compared to the Basic Rounding approach. Extensive experiments on different data sets validate the correctness of our analysis and the effectiveness of our proposed rounding approaches.","author":[{"dropping-particle":"","family":"Wang","given":"Weijie","non-dropping-particle":"","parse-names":false,"suffix":""},{"dropping-particle":"","family":"Lu","given":"Yanmin","non-dropping-particle":"","parse-names":false,"suffix":""}],"container-title":"IOP Conference Series: Materials Science and Engineering","id":"ITEM-1","issue":"1","issued":{"date-parts":[["2018"]]},"title":"Analysis of the Mean Absolute Error (MAE) and the Root Mean Square Error (RMSE) in Assessing Rounding Model","type":"paper-conference","volume":"324"},"uris":["http://www.mendeley.com/documents/?uuid=7aedcb73-8057-3e33-8fee-8074405c1393"]}],"mendeley":{"formattedCitation":"[9]","plainTextFormattedCitation":"[9]","previouslyFormattedCitation":"[9]"},"properties":{"noteIndex":0},"schema":"https://github.com/citation-style-language/schema/raw/master/csl-citation.json"}</w:instrText>
      </w:r>
      <w:r>
        <w:fldChar w:fldCharType="separate"/>
      </w:r>
      <w:r w:rsidR="001D5A62" w:rsidRPr="001D5A62">
        <w:rPr>
          <w:noProof/>
        </w:rPr>
        <w:t>[9]</w:t>
      </w:r>
      <w:r>
        <w:fldChar w:fldCharType="end"/>
      </w:r>
      <w:r w:rsidRPr="00460128">
        <w:t xml:space="preserve"> y la </w:t>
      </w:r>
      <w:r w:rsidR="00862844" w:rsidRPr="00460128">
        <w:t xml:space="preserve">función </w:t>
      </w:r>
      <w:r w:rsidR="00862844">
        <w:t xml:space="preserve"> de </w:t>
      </w:r>
      <w:r w:rsidRPr="00460128">
        <w:t>pérdida de Huber</w:t>
      </w:r>
      <w:r>
        <w:fldChar w:fldCharType="begin" w:fldLock="1"/>
      </w:r>
      <w:r w:rsidR="001D5A62">
        <w:instrText>ADDIN CSL_CITATION {"citationItems":[{"id":"ITEM-1","itemData":{"DOI":"10.1109/CVPR46437.2021.00522","ISBN":"9781665445092","ISSN":"10636919","abstract":"The Huber loss is a robust loss function used for a wide range of regression tasks. To utilize the Huber loss, a parameter that controls the transitions from a quadratic function to an absolute value function needs to be selected. We believe the standard probabilistic interpretation that relates the Huber loss to the Huber density fails to provide adequate intuition for identifying the transition point. As a result, a hyper-parameter search is often necessary to determine an appropriate value. In this work, we propose an alternative probabilistic interpretation of the Huber loss, which relates minimizing the loss to minimizing an upper-bound on the Kullback-Leibler divergence between Laplace distributions, where one distribution represents the noise in the ground-truth and the other represents the noise in the prediction. In addition, we show that the parameters of the Laplace distributions are directly related to the transition point of the Huber loss. We demonstrate, through a toy problem, that the optimal transition point of the Huber loss is closely related to the distribution of the noise in the ground-truth data. As a result, our interpretation provides an intuitive way to identify well-suited hyper-parameters by approximating the amount of noise in the data, which we demonstrate through a case study and experimentation on the Faster R-CNN and RetinaNet object detectors.","author":[{"dropping-particle":"","family":"Meyer","given":"Gregory P","non-dropping-particle":"","parse-names":false,"suffix":""}],"container-title":"Proceedings of the IEEE Computer Society Conference on Computer Vision and Pattern Recognition","id":"ITEM-1","issued":{"date-parts":[["2021"]]},"page":"5257-5265","title":"An Alternative Probabilistic Interpretation of the Huber Loss","type":"paper-conference"},"uris":["http://www.mendeley.com/documents/?uuid=ea833728-8215-34aa-b24b-e26f262a24b3"]}],"mendeley":{"formattedCitation":"[10]","plainTextFormattedCitation":"[10]","previouslyFormattedCitation":"[10]"},"properties":{"noteIndex":0},"schema":"https://github.com/citation-style-language/schema/raw/master/csl-citation.json"}</w:instrText>
      </w:r>
      <w:r>
        <w:fldChar w:fldCharType="separate"/>
      </w:r>
      <w:r w:rsidR="001D5A62" w:rsidRPr="001D5A62">
        <w:rPr>
          <w:noProof/>
        </w:rPr>
        <w:t>[10]</w:t>
      </w:r>
      <w:r>
        <w:fldChar w:fldCharType="end"/>
      </w:r>
      <w:r w:rsidRPr="00460128">
        <w:t xml:space="preserve"> para probar la precisión del modelo</w:t>
      </w:r>
      <w:r>
        <w:t>,</w:t>
      </w:r>
      <w:r w:rsidRPr="00460128">
        <w:t xml:space="preserve"> han logrado un buen grad</w:t>
      </w:r>
      <w:r w:rsidR="00D76A14">
        <w:t xml:space="preserve">o de asertividad con 200 épocas, </w:t>
      </w:r>
      <w:r>
        <w:t xml:space="preserve">en el documento </w:t>
      </w:r>
      <w:r w:rsidRPr="007B7446">
        <w:t>científico</w:t>
      </w:r>
      <w:r w:rsidRPr="007B7446">
        <w:fldChar w:fldCharType="begin" w:fldLock="1"/>
      </w:r>
      <w:r w:rsidR="001D5A62" w:rsidRPr="007B7446">
        <w:instrText>ADDIN CSL_CITATION {"citationItems":[{"id":"ITEM-1","itemData":{"DOI":"10.3390/MATH9040421","ISSN":"22277390","abstract":"Evaluating web traffic on a web server is highly critical for web service providers since, without a proper demand forecast, customers could have lengthy waiting times and abandon that website. However, this is a challenging task since it requires making reliable predictions based on the arbitrary nature of human behavior. We introduce an architecture that collects source data and in a supervised way performs the forecasting of the time series of the page views. Based on the Wikipedia page views dataset proposed in a competition by Kaggle in 2017, we created an updated version of it for the years 2018–2020. This dataset is processed and the features and hidden patterns in data are obtained for later designing an advanced version of a recurrent neural network called Long Short-Term Memory. This AI model is distributed training, according to the paradigm called data parallelism and using the Downpour training strategy. Predictions made for the seven dominant languages in the dataset are accurate with loss function and measurement error in reasonable ranges. Despite the fact that the analyzed time series have fairly bad patterns of seasonality and trend, the predictions have been quite good, evidencing that an analysis of the hidden patterns and the features extraction before the design of the AI model enhances the model accuracy. In addition, the improvement of the accuracy of the model with the distributed training is remarkable. Since the task of predicting web traffic in as precise quantities as possible requires large datasets, we designed a forecasting system to be accurate despite having limited data in the dataset. We tested the proposed model on the new Wikipedia page views dataset we created and obtained a highly accurate prediction; actually, the mean absolute error of predictions regarding the original one on average is below 30. This represents a significant step forward in the field of time series prediction for web traffic forecasting.","author":[{"dropping-particle":"","family":"Casado-Vara","given":"Roberto","non-dropping-particle":"","parse-names":false,"suffix":""},{"dropping-particle":"","family":"Rey","given":"Angel Martin","non-dropping-particle":"del","parse-names":false,"suffix":""},{"dropping-particle":"","family":"Pérez-Palau","given":"Daniel","non-dropping-particle":"","parse-names":false,"suffix":""},{"dropping-particle":"","family":"De-La-fuente-valentín","given":"Luis","non-dropping-particle":"","parse-names":false,"suffix":""},{"dropping-particle":"","family":"Corchado","given":"Juan M.","non-dropping-particle":"","parse-names":false,"suffix":""}],"container-title":"Mathematics 2021, Vol. 9, Page 421","id":"ITEM-1","issue":"4","issued":{"date-parts":[["2021","2","21"]]},"page":"421","publisher":"Multidisciplinary Digital Publishing Institute","title":"Web Traffic Time Series Forecasting Using LSTM Neural Networks with Distributed Asynchronous Training","type":"article-journal","volume":"9"},"uris":["http://www.mendeley.com/documents/?uuid=69e14b0c-3f37-3dde-b516-a3237f417a30"]}],"mendeley":{"formattedCitation":"[8]","plainTextFormattedCitation":"[8]","previouslyFormattedCitation":"[8]"},"properties":{"noteIndex":0},"schema":"https://github.com/citation-style-language/schema/raw/master/csl-citation.json"}</w:instrText>
      </w:r>
      <w:r w:rsidRPr="007B7446">
        <w:fldChar w:fldCharType="separate"/>
      </w:r>
      <w:r w:rsidR="001D5A62" w:rsidRPr="007B7446">
        <w:rPr>
          <w:noProof/>
        </w:rPr>
        <w:t>[8]</w:t>
      </w:r>
      <w:r w:rsidRPr="007B7446">
        <w:fldChar w:fldCharType="end"/>
      </w:r>
      <w:r w:rsidRPr="007B7446">
        <w:t xml:space="preserve"> menciona </w:t>
      </w:r>
      <w:r w:rsidR="00D76A14" w:rsidRPr="007B7446">
        <w:t>obtuvieron una MAE en promedio menor que 30, lo que consideran un buen resultado</w:t>
      </w:r>
      <w:r w:rsidRPr="00460128">
        <w:fldChar w:fldCharType="begin" w:fldLock="1"/>
      </w:r>
      <w:r w:rsidR="001D5A62">
        <w:instrText>ADDIN CSL_CITATION {"citationItems":[{"id":"ITEM-1","itemData":{"DOI":"10.3390/MATH9040421","ISSN":"22277390","abstract":"Evaluating web traffic on a web server is highly critical for web service providers since, without a proper demand forecast, customers could have lengthy waiting times and abandon that website. However, this is a challenging task since it requires making reliable predictions based on the arbitrary nature of human behavior. We introduce an architecture that collects source data and in a supervised way performs the forecasting of the time series of the page views. Based on the Wikipedia page views dataset proposed in a competition by Kaggle in 2017, we created an updated version of it for the years 2018–2020. This dataset is processed and the features and hidden patterns in data are obtained for later designing an advanced version of a recurrent neural network called Long Short-Term Memory. This AI model is distributed training, according to the paradigm called data parallelism and using the Downpour training strategy. Predictions made for the seven dominant languages in the dataset are accurate with loss function and measurement error in reasonable ranges. Despite the fact that the analyzed time series have fairly bad patterns of seasonality and trend, the predictions have been quite good, evidencing that an analysis of the hidden patterns and the features extraction before the design of the AI model enhances the model accuracy. In addition, the improvement of the accuracy of the model with the distributed training is remarkable. Since the task of predicting web traffic in as precise quantities as possible requires large datasets, we designed a forecasting system to be accurate despite having limited data in the dataset. We tested the proposed model on the new Wikipedia page views dataset we created and obtained a highly accurate prediction; actually, the mean absolute error of predictions regarding the original one on average is below 30. This represents a significant step forward in the field of time series prediction for web traffic forecasting.","author":[{"dropping-particle":"","family":"Casado-Vara","given":"Roberto","non-dropping-particle":"","parse-names":false,"suffix":""},{"dropping-particle":"","family":"Rey","given":"Angel Martin","non-dropping-particle":"del","parse-names":false,"suffix":""},{"dropping-particle":"","family":"Pérez-Palau","given":"Daniel","non-dropping-particle":"","parse-names":false,"suffix":""},{"dropping-particle":"","family":"De-La-fuente-valentín","given":"Luis","non-dropping-particle":"","parse-names":false,"suffix":""},{"dropping-particle":"","family":"Corchado","given":"Juan M.","non-dropping-particle":"","parse-names":false,"suffix":""}],"container-title":"Mathematics 2021, Vol. 9, Page 421","id":"ITEM-1","issue":"4","issued":{"date-parts":[["2021","2","21"]]},"page":"421","publisher":"Multidisciplinary Digital Publishing Institute","title":"Web Traffic Time Series Forecasting Using LSTM Neural Networks with Distributed Asynchronous Training","type":"article-journal","volume":"9"},"uris":["http://www.mendeley.com/documents/?uuid=69e14b0c-3f37-3dde-b516-a3237f417a30"]}],"mendeley":{"formattedCitation":"[8]","plainTextFormattedCitation":"[8]","previouslyFormattedCitation":"[8]"},"properties":{"noteIndex":0},"schema":"https://github.com/citation-style-language/schema/raw/master/csl-citation.json"}</w:instrText>
      </w:r>
      <w:r w:rsidRPr="00460128">
        <w:fldChar w:fldCharType="separate"/>
      </w:r>
      <w:r w:rsidR="001D5A62" w:rsidRPr="001D5A62">
        <w:rPr>
          <w:noProof/>
        </w:rPr>
        <w:t>[8]</w:t>
      </w:r>
      <w:r w:rsidRPr="00460128">
        <w:fldChar w:fldCharType="end"/>
      </w:r>
      <w:r w:rsidRPr="002957FB">
        <w:t>.</w:t>
      </w:r>
    </w:p>
    <w:p w14:paraId="215F2521" w14:textId="77777777" w:rsidR="0063394D" w:rsidRPr="002957FB" w:rsidRDefault="0063394D" w:rsidP="0063394D"/>
    <w:p w14:paraId="5A202779" w14:textId="04663342" w:rsidR="0063394D" w:rsidRPr="00C165E4" w:rsidRDefault="0063394D" w:rsidP="0063394D">
      <w:r w:rsidRPr="00C165E4">
        <w:t>Hay otro artículo</w:t>
      </w:r>
      <w:r>
        <w:fldChar w:fldCharType="begin" w:fldLock="1"/>
      </w:r>
      <w:r w:rsidR="006D661F">
        <w:instrText>ADDIN CSL_CITATION {"citationItems":[{"id":"ITEM-1","itemData":{"DOI":"10.1109/BigData.2018.8622207","ISBN":"9781538650356","abstract":"In recent years, more emphasis on how to predict traffic of web pages has increased significantly and prompted the need for exploring various methods on how to effectively forecast future values of multiple times series. In this paper, we apply a forecasting model for the purpose of predicting web traffic. In particular, we use existing Web Traffic Time Series Forecasting dataset by Google to predict future traffic of Wikipedia articles. Predicting web traffic can help web site owners in many ways including: (a) determining an effective strategy for load balancing of web pages residing in the cloud, (b) forecasting future trends based on historical data and (c) understanding the user behavior. To achieve the goals of this research work, we built a time-series model that utilizes RNN seq2seq model. We then investigate the use of symmetric mean absolute percentage error (SMAPE) for measuring the overall performance and accuracy of the developed model. Finally, we compare the outcome of our developed model to existing ones to determine the effectiveness of our proposed method in predicting future traffic of Wikipedia articles.","author":[{"dropping-particle":"","family":"Petluri","given":"Navyasree","non-dropping-particle":"","parse-names":false,"suffix":""},{"dropping-particle":"","family":"Al-Masri","given":"Eyhab","non-dropping-particle":"","parse-names":false,"suffix":""}],"container-title":"Proceedings - 2018 IEEE International Conference on Big Data, Big Data 2018","id":"ITEM-1","issued":{"date-parts":[["2019"]]},"page":"5427-5429","publisher":"IEEE","title":"Web Traffic Prediction of Wikipedia Pages","type":"article-journal"},"uris":["http://www.mendeley.com/documents/?uuid=bffc81cd-aa95-44c1-a2e7-b49f7e8f7540"]}],"mendeley":{"formattedCitation":"[1]","plainTextFormattedCitation":"[1]","previouslyFormattedCitation":"[1]"},"properties":{"noteIndex":0},"schema":"https://github.com/citation-style-language/schema/raw/master/csl-citation.json"}</w:instrText>
      </w:r>
      <w:r>
        <w:fldChar w:fldCharType="separate"/>
      </w:r>
      <w:r w:rsidR="006D661F" w:rsidRPr="006D661F">
        <w:rPr>
          <w:noProof/>
        </w:rPr>
        <w:t>[1]</w:t>
      </w:r>
      <w:r>
        <w:fldChar w:fldCharType="end"/>
      </w:r>
      <w:r w:rsidRPr="00C165E4">
        <w:t xml:space="preserve"> en el cual se menciona el u</w:t>
      </w:r>
      <w:r>
        <w:t>s</w:t>
      </w:r>
      <w:r w:rsidRPr="00C165E4">
        <w:t xml:space="preserve">o de </w:t>
      </w:r>
      <w:r>
        <w:t>(</w:t>
      </w:r>
      <w:proofErr w:type="spellStart"/>
      <w:r w:rsidRPr="002D4C7A">
        <w:rPr>
          <w:i/>
        </w:rPr>
        <w:t>Recurrent</w:t>
      </w:r>
      <w:proofErr w:type="spellEnd"/>
      <w:r w:rsidRPr="002D4C7A">
        <w:rPr>
          <w:i/>
        </w:rPr>
        <w:t xml:space="preserve"> Neural Networks</w:t>
      </w:r>
      <w:r>
        <w:t xml:space="preserve">) </w:t>
      </w:r>
      <w:r w:rsidRPr="00C165E4">
        <w:t>RNN seq2seq</w:t>
      </w:r>
      <w:r w:rsidRPr="00C165E4">
        <w:fldChar w:fldCharType="begin" w:fldLock="1"/>
      </w:r>
      <w:r w:rsidR="006D661F">
        <w:instrText>ADDIN CSL_CITATION {"citationItems":[{"id":"ITEM-1","itemData":{"DOI":"10.1109/BigData.2018.8622207","ISBN":"9781538650356","abstract":"In recent years, more emphasis on how to predict traffic of web pages has increased significantly and prompted the need for exploring various methods on how to effectively forecast future values of multiple times series. In this paper, we apply a forecasting model for the purpose of predicting web traffic. In particular, we use existing Web Traffic Time Series Forecasting dataset by Google to predict future traffic of Wikipedia articles. Predicting web traffic can help web site owners in many ways including: (a) determining an effective strategy for load balancing of web pages residing in the cloud, (b) forecasting future trends based on historical data and (c) understanding the user behavior. To achieve the goals of this research work, we built a time-series model that utilizes RNN seq2seq model. We then investigate the use of symmetric mean absolute percentage error (SMAPE) for measuring the overall performance and accuracy of the developed model. Finally, we compare the outcome of our developed model to existing ones to determine the effectiveness of our proposed method in predicting future traffic of Wikipedia articles.","author":[{"dropping-particle":"","family":"Petluri","given":"Navyasree","non-dropping-particle":"","parse-names":false,"suffix":""},{"dropping-particle":"","family":"Al-Masri","given":"Eyhab","non-dropping-particle":"","parse-names":false,"suffix":""}],"container-title":"Proceedings - 2018 IEEE International Conference on Big Data, Big Data 2018","id":"ITEM-1","issued":{"date-parts":[["2019"]]},"page":"5427-5429","publisher":"IEEE","title":"Web Traffic Prediction of Wikipedia Pages","type":"article-journal"},"uris":["http://www.mendeley.com/documents/?uuid=bffc81cd-aa95-44c1-a2e7-b49f7e8f7540"]}],"mendeley":{"formattedCitation":"[1]","plainTextFormattedCitation":"[1]","previouslyFormattedCitation":"[1]"},"properties":{"noteIndex":0},"schema":"https://github.com/citation-style-language/schema/raw/master/csl-citation.json"}</w:instrText>
      </w:r>
      <w:r w:rsidRPr="00C165E4">
        <w:fldChar w:fldCharType="separate"/>
      </w:r>
      <w:r w:rsidR="006D661F" w:rsidRPr="006D661F">
        <w:rPr>
          <w:noProof/>
        </w:rPr>
        <w:t>[1]</w:t>
      </w:r>
      <w:r w:rsidRPr="00C165E4">
        <w:fldChar w:fldCharType="end"/>
      </w:r>
      <w:r w:rsidRPr="00C165E4">
        <w:t xml:space="preserve"> </w:t>
      </w:r>
      <w:r w:rsidRPr="002957FB">
        <w:t xml:space="preserve">con la ayuda de la arquitectura  </w:t>
      </w:r>
      <w:proofErr w:type="spellStart"/>
      <w:r w:rsidRPr="007B7446">
        <w:rPr>
          <w:i/>
        </w:rPr>
        <w:t>encoder</w:t>
      </w:r>
      <w:proofErr w:type="spellEnd"/>
      <w:r w:rsidRPr="007B7446">
        <w:rPr>
          <w:i/>
        </w:rPr>
        <w:t>/</w:t>
      </w:r>
      <w:proofErr w:type="spellStart"/>
      <w:r w:rsidRPr="007B7446">
        <w:rPr>
          <w:i/>
        </w:rPr>
        <w:t>decoder</w:t>
      </w:r>
      <w:proofErr w:type="spellEnd"/>
      <w:r>
        <w:t>, el</w:t>
      </w:r>
      <w:r w:rsidRPr="002957FB">
        <w:t xml:space="preserve"> </w:t>
      </w:r>
      <w:proofErr w:type="spellStart"/>
      <w:r w:rsidRPr="007B7446">
        <w:rPr>
          <w:i/>
        </w:rPr>
        <w:t>encoder</w:t>
      </w:r>
      <w:proofErr w:type="spellEnd"/>
      <w:r w:rsidRPr="002957FB">
        <w:t xml:space="preserve"> es </w:t>
      </w:r>
      <w:proofErr w:type="spellStart"/>
      <w:r w:rsidRPr="002957FB">
        <w:t>cuDNN</w:t>
      </w:r>
      <w:proofErr w:type="spellEnd"/>
      <w:r w:rsidRPr="002957FB">
        <w:t xml:space="preserve"> GRU</w:t>
      </w:r>
      <w:r>
        <w:t xml:space="preserve"> (</w:t>
      </w:r>
      <w:proofErr w:type="spellStart"/>
      <w:r w:rsidRPr="0015160E">
        <w:rPr>
          <w:i/>
        </w:rPr>
        <w:t>Gate</w:t>
      </w:r>
      <w:proofErr w:type="spellEnd"/>
      <w:r w:rsidRPr="0015160E">
        <w:rPr>
          <w:i/>
        </w:rPr>
        <w:t xml:space="preserve"> </w:t>
      </w:r>
      <w:proofErr w:type="spellStart"/>
      <w:r w:rsidRPr="0015160E">
        <w:rPr>
          <w:i/>
        </w:rPr>
        <w:t>Recurrent</w:t>
      </w:r>
      <w:proofErr w:type="spellEnd"/>
      <w:r w:rsidRPr="0015160E">
        <w:rPr>
          <w:i/>
        </w:rPr>
        <w:t xml:space="preserve"> </w:t>
      </w:r>
      <w:proofErr w:type="spellStart"/>
      <w:r w:rsidRPr="0015160E">
        <w:rPr>
          <w:i/>
        </w:rPr>
        <w:t>Unit</w:t>
      </w:r>
      <w:proofErr w:type="spellEnd"/>
      <w:r>
        <w:t>)</w:t>
      </w:r>
      <w:r>
        <w:fldChar w:fldCharType="begin" w:fldLock="1"/>
      </w:r>
      <w:r w:rsidR="001D5A62">
        <w:instrText>ADDIN CSL_CITATION {"citationItems":[{"id":"ITEM-1","itemData":{"URL":"https://www.kaggle.com/c/web-traffic-time-series-forecasting/discussion/39367","accessed":{"date-parts":[["2022","10","12"]]},"id":"ITEM-1","issued":{"date-parts":[["2017"]]},"title":"Web Traffic Time Series Forecasting","type":"webpage"},"uris":["http://www.mendeley.com/documents/?uuid=80a4a675-7c50-4ebc-9a6b-a7801531ad0c"]}],"mendeley":{"formattedCitation":"[11]","plainTextFormattedCitation":"[11]","previouslyFormattedCitation":"[11]"},"properties":{"noteIndex":0},"schema":"https://github.com/citation-style-language/schema/raw/master/csl-citation.json"}</w:instrText>
      </w:r>
      <w:r>
        <w:fldChar w:fldCharType="separate"/>
      </w:r>
      <w:r w:rsidR="001D5A62" w:rsidRPr="001D5A62">
        <w:rPr>
          <w:noProof/>
        </w:rPr>
        <w:t>[11]</w:t>
      </w:r>
      <w:r>
        <w:fldChar w:fldCharType="end"/>
      </w:r>
      <w:r w:rsidRPr="002957FB">
        <w:t xml:space="preserve"> ya que realiza la tarea con m</w:t>
      </w:r>
      <w:r w:rsidR="00862844">
        <w:t>ay</w:t>
      </w:r>
      <w:r w:rsidRPr="002957FB">
        <w:t>or velocidad en compara</w:t>
      </w:r>
      <w:r>
        <w:t>ción con los tensores regulares, e</w:t>
      </w:r>
      <w:r w:rsidRPr="002957FB">
        <w:t xml:space="preserve">l </w:t>
      </w:r>
      <w:proofErr w:type="spellStart"/>
      <w:r w:rsidRPr="007B7446">
        <w:rPr>
          <w:i/>
        </w:rPr>
        <w:t>decoder</w:t>
      </w:r>
      <w:proofErr w:type="spellEnd"/>
      <w:r>
        <w:t xml:space="preserve"> es </w:t>
      </w:r>
      <w:proofErr w:type="spellStart"/>
      <w:r>
        <w:t>TensorFlow</w:t>
      </w:r>
      <w:proofErr w:type="spellEnd"/>
      <w:r>
        <w:t xml:space="preserve"> </w:t>
      </w:r>
      <w:proofErr w:type="spellStart"/>
      <w:r>
        <w:t>GRUBlockCell</w:t>
      </w:r>
      <w:proofErr w:type="spellEnd"/>
      <w:r>
        <w:fldChar w:fldCharType="begin" w:fldLock="1"/>
      </w:r>
      <w:r w:rsidR="001D5A62">
        <w:instrText>ADDIN CSL_CITATION {"citationItems":[{"id":"ITEM-1","itemData":{"URL":"https://www.kaggle.com/c/web-traffic-time-series-forecasting/discussion/39367","accessed":{"date-parts":[["2022","10","12"]]},"id":"ITEM-1","issued":{"date-parts":[["2017"]]},"title":"Web Traffic Time Series Forecasting","type":"webpage"},"uris":["http://www.mendeley.com/documents/?uuid=80a4a675-7c50-4ebc-9a6b-a7801531ad0c"]}],"mendeley":{"formattedCitation":"[11]","plainTextFormattedCitation":"[11]","previouslyFormattedCitation":"[11]"},"properties":{"noteIndex":0},"schema":"https://github.com/citation-style-language/schema/raw/master/csl-citation.json"}</w:instrText>
      </w:r>
      <w:r>
        <w:fldChar w:fldCharType="separate"/>
      </w:r>
      <w:r w:rsidR="001D5A62" w:rsidRPr="001D5A62">
        <w:rPr>
          <w:noProof/>
        </w:rPr>
        <w:t>[11]</w:t>
      </w:r>
      <w:r>
        <w:fldChar w:fldCharType="end"/>
      </w:r>
      <w:r w:rsidR="00862844">
        <w:t>,</w:t>
      </w:r>
      <w:r>
        <w:t xml:space="preserve"> </w:t>
      </w:r>
      <w:r w:rsidR="00862844">
        <w:t>en este documento científico</w:t>
      </w:r>
      <w:r w:rsidR="00862844">
        <w:fldChar w:fldCharType="begin" w:fldLock="1"/>
      </w:r>
      <w:r w:rsidR="00862844">
        <w:instrText>ADDIN CSL_CITATION {"citationItems":[{"id":"ITEM-1","itemData":{"DOI":"10.1109/BigData.2018.8622207","ISBN":"9781538650356","abstract":"In recent years, more emphasis on how to predict traffic of web pages has increased significantly and prompted the need for exploring various methods on how to effectively forecast future values of multiple times series. In this paper, we apply a forecasting model for the purpose of predicting web traffic. In particular, we use existing Web Traffic Time Series Forecasting dataset by Google to predict future traffic of Wikipedia articles. Predicting web traffic can help web site owners in many ways including: (a) determining an effective strategy for load balancing of web pages residing in the cloud, (b) forecasting future trends based on historical data and (c) understanding the user behavior. To achieve the goals of this research work, we built a time-series model that utilizes RNN seq2seq model. We then investigate the use of symmetric mean absolute percentage error (SMAPE) for measuring the overall performance and accuracy of the developed model. Finally, we compare the outcome of our developed model to existing ones to determine the effectiveness of our proposed method in predicting future traffic of Wikipedia articles.","author":[{"dropping-particle":"","family":"Petluri","given":"Navyasree","non-dropping-particle":"","parse-names":false,"suffix":""},{"dropping-particle":"","family":"Al-Masri","given":"Eyhab","non-dropping-particle":"","parse-names":false,"suffix":""}],"container-title":"Proceedings - 2018 IEEE International Conference on Big Data, Big Data 2018","id":"ITEM-1","issued":{"date-parts":[["2019"]]},"page":"5427-5429","publisher":"IEEE","title":"Web Traffic Prediction of Wikipedia Pages","type":"article-journal"},"uris":["http://www.mendeley.com/documents/?uuid=bffc81cd-aa95-44c1-a2e7-b49f7e8f7540"]}],"mendeley":{"formattedCitation":"[1]","plainTextFormattedCitation":"[1]","previouslyFormattedCitation":"[1]"},"properties":{"noteIndex":0},"schema":"https://github.com/citation-style-language/schema/raw/master/csl-citation.json"}</w:instrText>
      </w:r>
      <w:r w:rsidR="00862844">
        <w:fldChar w:fldCharType="separate"/>
      </w:r>
      <w:r w:rsidR="00862844" w:rsidRPr="006D661F">
        <w:rPr>
          <w:noProof/>
        </w:rPr>
        <w:t>[1]</w:t>
      </w:r>
      <w:r w:rsidR="00862844">
        <w:fldChar w:fldCharType="end"/>
      </w:r>
      <w:r w:rsidR="00862844">
        <w:t xml:space="preserve"> menciona que </w:t>
      </w:r>
      <w:r>
        <w:t>realiza</w:t>
      </w:r>
      <w:r w:rsidR="00862844">
        <w:t>ron</w:t>
      </w:r>
      <w:r>
        <w:t xml:space="preserve"> algunos cambios al modelo ganador de </w:t>
      </w:r>
      <w:proofErr w:type="spellStart"/>
      <w:r w:rsidRPr="002D4C7A">
        <w:rPr>
          <w:i/>
        </w:rPr>
        <w:t>Kaggle</w:t>
      </w:r>
      <w:proofErr w:type="spellEnd"/>
      <w:r>
        <w:fldChar w:fldCharType="begin" w:fldLock="1"/>
      </w:r>
      <w:r w:rsidR="001D5A62">
        <w:instrText>ADDIN CSL_CITATION {"citationItems":[{"id":"ITEM-1","itemData":{"URL":"https://www.kaggle.com/c/web-traffic-time-series-forecasting/discussion/39367","accessed":{"date-parts":[["2022","10","12"]]},"id":"ITEM-1","issued":{"date-parts":[["2017"]]},"title":"Web Traffic Time Series Forecasting","type":"webpage"},"uris":["http://www.mendeley.com/documents/?uuid=80a4a675-7c50-4ebc-9a6b-a7801531ad0c"]}],"mendeley":{"formattedCitation":"[11]","plainTextFormattedCitation":"[11]","previouslyFormattedCitation":"[11]"},"properties":{"noteIndex":0},"schema":"https://github.com/citation-style-language/schema/raw/master/csl-citation.json"}</w:instrText>
      </w:r>
      <w:r>
        <w:fldChar w:fldCharType="separate"/>
      </w:r>
      <w:r w:rsidR="001D5A62" w:rsidRPr="001D5A62">
        <w:rPr>
          <w:noProof/>
        </w:rPr>
        <w:t>[11]</w:t>
      </w:r>
      <w:r>
        <w:fldChar w:fldCharType="end"/>
      </w:r>
      <w:r>
        <w:t xml:space="preserve"> </w:t>
      </w:r>
      <w:r w:rsidR="007B7446">
        <w:t>como agregar la mediana de 7,30,90 y 180 días, usaron</w:t>
      </w:r>
      <w:r>
        <w:t xml:space="preserve"> para medir el desempeño del modelo la </w:t>
      </w:r>
      <w:r w:rsidR="00862844">
        <w:t>métrica</w:t>
      </w:r>
      <w:r>
        <w:t xml:space="preserve"> </w:t>
      </w:r>
      <w:proofErr w:type="spellStart"/>
      <w:r w:rsidRPr="00FA47D1">
        <w:rPr>
          <w:i/>
        </w:rPr>
        <w:t>Symmetric</w:t>
      </w:r>
      <w:proofErr w:type="spellEnd"/>
      <w:r w:rsidRPr="00FA47D1">
        <w:rPr>
          <w:i/>
        </w:rPr>
        <w:t xml:space="preserve"> Mean </w:t>
      </w:r>
      <w:proofErr w:type="spellStart"/>
      <w:r w:rsidRPr="00FA47D1">
        <w:rPr>
          <w:i/>
        </w:rPr>
        <w:t>Absolute</w:t>
      </w:r>
      <w:proofErr w:type="spellEnd"/>
      <w:r w:rsidRPr="00FA47D1">
        <w:rPr>
          <w:i/>
        </w:rPr>
        <w:t xml:space="preserve"> </w:t>
      </w:r>
      <w:proofErr w:type="spellStart"/>
      <w:r w:rsidRPr="00FA47D1">
        <w:rPr>
          <w:i/>
        </w:rPr>
        <w:t>Percentage</w:t>
      </w:r>
      <w:proofErr w:type="spellEnd"/>
      <w:r w:rsidRPr="00FA47D1">
        <w:rPr>
          <w:i/>
        </w:rPr>
        <w:t xml:space="preserve"> Error</w:t>
      </w:r>
      <w:r w:rsidRPr="002D4C7A">
        <w:t xml:space="preserve"> (SMAPE)</w:t>
      </w:r>
      <w:r>
        <w:fldChar w:fldCharType="begin" w:fldLock="1"/>
      </w:r>
      <w:r w:rsidR="001D5A62">
        <w:instrText>ADDIN CSL_CITATION {"citationItems":[{"id":"ITEM-1","itemData":{"URL":"https://towardsdatascience.com/choosing-the-correct-error-metric-mape-vs-smape-5328dec53fac","accessed":{"date-parts":[["2022","10","12"]]},"id":"ITEM-1","issued":{"date-parts":[["2020"]]},"title":"Choosing the correct error metric: MAPE vs. sMAPE","type":"webpage"},"uris":["http://www.mendeley.com/documents/?uuid=1d252ca0-140e-4292-a8cc-b73e2cb0c902"]}],"mendeley":{"formattedCitation":"[12]","plainTextFormattedCitation":"[12]","previouslyFormattedCitation":"[12]"},"properties":{"noteIndex":0},"schema":"https://github.com/citation-style-language/schema/raw/master/csl-citation.json"}</w:instrText>
      </w:r>
      <w:r>
        <w:fldChar w:fldCharType="separate"/>
      </w:r>
      <w:r w:rsidR="001D5A62" w:rsidRPr="001D5A62">
        <w:rPr>
          <w:noProof/>
        </w:rPr>
        <w:t>[12]</w:t>
      </w:r>
      <w:r>
        <w:fldChar w:fldCharType="end"/>
      </w:r>
      <w:r>
        <w:t xml:space="preserve"> </w:t>
      </w:r>
      <w:r w:rsidR="00862844">
        <w:t xml:space="preserve">donde comentan los autores que </w:t>
      </w:r>
      <w:r>
        <w:t xml:space="preserve">obtuvieron </w:t>
      </w:r>
      <w:r w:rsidR="007B7446">
        <w:t>un SMAPE de 0.349</w:t>
      </w:r>
      <w:r>
        <w:fldChar w:fldCharType="begin" w:fldLock="1"/>
      </w:r>
      <w:r w:rsidR="006D661F">
        <w:instrText>ADDIN CSL_CITATION {"citationItems":[{"id":"ITEM-1","itemData":{"DOI":"10.1109/BigData.2018.8622207","ISBN":"9781538650356","abstract":"In recent years, more emphasis on how to predict traffic of web pages has increased significantly and prompted the need for exploring various methods on how to effectively forecast future values of multiple times series. In this paper, we apply a forecasting model for the purpose of predicting web traffic. In particular, we use existing Web Traffic Time Series Forecasting dataset by Google to predict future traffic of Wikipedia articles. Predicting web traffic can help web site owners in many ways including: (a) determining an effective strategy for load balancing of web pages residing in the cloud, (b) forecasting future trends based on historical data and (c) understanding the user behavior. To achieve the goals of this research work, we built a time-series model that utilizes RNN seq2seq model. We then investigate the use of symmetric mean absolute percentage error (SMAPE) for measuring the overall performance and accuracy of the developed model. Finally, we compare the outcome of our developed model to existing ones to determine the effectiveness of our proposed method in predicting future traffic of Wikipedia articles.","author":[{"dropping-particle":"","family":"Petluri","given":"Navyasree","non-dropping-particle":"","parse-names":false,"suffix":""},{"dropping-particle":"","family":"Al-Masri","given":"Eyhab","non-dropping-particle":"","parse-names":false,"suffix":""}],"container-title":"Proceedings - 2018 IEEE International Conference on Big Data, Big Data 2018","id":"ITEM-1","issued":{"date-parts":[["2019"]]},"page":"5427-5429","publisher":"IEEE","title":"Web Traffic Prediction of Wikipedia Pages","type":"article-journal"},"uris":["http://www.mendeley.com/documents/?uuid=bffc81cd-aa95-44c1-a2e7-b49f7e8f7540"]}],"mendeley":{"formattedCitation":"[1]","plainTextFormattedCitation":"[1]","previouslyFormattedCitation":"[1]"},"properties":{"noteIndex":0},"schema":"https://github.com/citation-style-language/schema/raw/master/csl-citation.json"}</w:instrText>
      </w:r>
      <w:r>
        <w:fldChar w:fldCharType="separate"/>
      </w:r>
      <w:r w:rsidR="006D661F" w:rsidRPr="006D661F">
        <w:rPr>
          <w:noProof/>
        </w:rPr>
        <w:t>[1]</w:t>
      </w:r>
      <w:r>
        <w:fldChar w:fldCharType="end"/>
      </w:r>
      <w:r>
        <w:t>.</w:t>
      </w:r>
    </w:p>
    <w:p w14:paraId="1E97278C" w14:textId="77777777" w:rsidR="0063394D" w:rsidRPr="00C165E4" w:rsidRDefault="0063394D" w:rsidP="0063394D"/>
    <w:p w14:paraId="308F7F9D" w14:textId="3EBDB47C" w:rsidR="0063394D" w:rsidRPr="00C165E4" w:rsidRDefault="0063394D" w:rsidP="0063394D">
      <w:r>
        <w:t>En otro artículo</w:t>
      </w:r>
      <w:r>
        <w:fldChar w:fldCharType="begin" w:fldLock="1"/>
      </w:r>
      <w:r w:rsidR="001D5A62">
        <w:instrText>ADDIN CSL_CITATION {"citationItems":[{"id":"ITEM-1","itemData":{"DOI":"10.1016/j.eswa.2021.116163","ISSN":"09574174","abstract":"Usually, real-world time-series forecasting problems are dynamic. If such time-series are characterized by mere concept shifts, a passive approach to learning become ideal to continuously adapt the model parameters whenever new data patterns arrive to cope with uncertainty in the presence of change. This work hybridizes a quantum-inspired particle swarm optimization designed for dynamic environments, to cope with concept shifts, with either a least-squares approximation technique or nonlinear autoregressive model to forecast time-series. Also, this work evaluates experimentally and performs a comparative study on the performance of the proposed models. The obtained results show that the nonlinear autoregressive-based model outperformed the least-squares approximation-based model and the separate models that were implemented in the hybridization and also, several state-of-the-art models for the given datasets.","author":[{"dropping-particle":"","family":"Kuranga","given":"C.","non-dropping-particle":"","parse-names":false,"suffix":""},{"dropping-particle":"","family":"Pillay","given":"N.","non-dropping-particle":"","parse-names":false,"suffix":""}],"container-title":"Expert Systems with Applications","id":"ITEM-1","issued":{"date-parts":[["2022","3","15"]]},"publisher":"Elsevier Ltd","title":"A comparative study of nonlinear regression and autoregressive techniques in hybrid with particle swarm optimization for time-series forecasting","type":"article-journal","volume":"190"},"uris":["http://www.mendeley.com/documents/?uuid=8f2cb02a-06c2-36db-9c58-ce26fccc6b5d"]}],"mendeley":{"formattedCitation":"[13]","plainTextFormattedCitation":"[13]","previouslyFormattedCitation":"[13]"},"properties":{"noteIndex":0},"schema":"https://github.com/citation-style-language/schema/raw/master/csl-citation.json"}</w:instrText>
      </w:r>
      <w:r>
        <w:fldChar w:fldCharType="separate"/>
      </w:r>
      <w:r w:rsidR="001D5A62" w:rsidRPr="001D5A62">
        <w:rPr>
          <w:noProof/>
        </w:rPr>
        <w:t>[13]</w:t>
      </w:r>
      <w:r>
        <w:fldChar w:fldCharType="end"/>
      </w:r>
      <w:r>
        <w:t xml:space="preserve">, </w:t>
      </w:r>
      <w:r w:rsidR="006B134D">
        <w:t>proponen utilizar</w:t>
      </w:r>
      <w:r>
        <w:t xml:space="preserve"> un enfoque híbrido de </w:t>
      </w:r>
      <w:proofErr w:type="spellStart"/>
      <w:r w:rsidRPr="00091F42">
        <w:rPr>
          <w:i/>
        </w:rPr>
        <w:t>particle</w:t>
      </w:r>
      <w:proofErr w:type="spellEnd"/>
      <w:r w:rsidRPr="00091F42">
        <w:rPr>
          <w:i/>
        </w:rPr>
        <w:t xml:space="preserve"> </w:t>
      </w:r>
      <w:proofErr w:type="spellStart"/>
      <w:r w:rsidRPr="00091F42">
        <w:rPr>
          <w:i/>
        </w:rPr>
        <w:t>swarm</w:t>
      </w:r>
      <w:proofErr w:type="spellEnd"/>
      <w:r w:rsidRPr="00091F42">
        <w:rPr>
          <w:i/>
        </w:rPr>
        <w:t xml:space="preserve"> </w:t>
      </w:r>
      <w:proofErr w:type="spellStart"/>
      <w:r w:rsidRPr="00091F42">
        <w:rPr>
          <w:i/>
        </w:rPr>
        <w:t>optimization</w:t>
      </w:r>
      <w:proofErr w:type="spellEnd"/>
      <w:r w:rsidRPr="00091F42">
        <w:t xml:space="preserve"> </w:t>
      </w:r>
      <w:r>
        <w:t xml:space="preserve"> y </w:t>
      </w:r>
      <w:r w:rsidRPr="00091F42">
        <w:rPr>
          <w:i/>
        </w:rPr>
        <w:t>quantum-</w:t>
      </w:r>
      <w:proofErr w:type="spellStart"/>
      <w:r w:rsidRPr="00091F42">
        <w:rPr>
          <w:i/>
        </w:rPr>
        <w:t>inspired</w:t>
      </w:r>
      <w:proofErr w:type="spellEnd"/>
      <w:r w:rsidRPr="00091F42">
        <w:t xml:space="preserve"> </w:t>
      </w:r>
      <w:r>
        <w:t>resultando en Q</w:t>
      </w:r>
      <w:r w:rsidRPr="00091F42">
        <w:t>PSO</w:t>
      </w:r>
      <w:r>
        <w:fldChar w:fldCharType="begin" w:fldLock="1"/>
      </w:r>
      <w:r w:rsidR="001D5A62">
        <w:instrText>ADDIN CSL_CITATION {"citationItems":[{"id":"ITEM-1","itemData":{"DOI":"10.1016/j.eswa.2021.116163","ISSN":"09574174","abstract":"Usually, real-world time-series forecasting problems are dynamic. If such time-series are characterized by mere concept shifts, a passive approach to learning become ideal to continuously adapt the model parameters whenever new data patterns arrive to cope with uncertainty in the presence of change. This work hybridizes a</w:instrText>
      </w:r>
      <w:r w:rsidR="001D5A62" w:rsidRPr="00EF16D5">
        <w:rPr>
          <w:lang w:val="en-US"/>
        </w:rPr>
        <w:instrText xml:space="preserve"> quantum-inspired particle swarm optimization designed for dynamic environments, to cope with concept shifts, with either a least-squares approximation technique or nonlinear autoregressive model to forecast time-series. Also, this work evaluates experimentally and performs a comparative study on the performance of the proposed models. The obtained results show that the nonlinear autoregressive-based model outperformed the least-squares approximation-based mode</w:instrText>
      </w:r>
      <w:r w:rsidR="001D5A62" w:rsidRPr="006B134D">
        <w:rPr>
          <w:lang w:val="en-US"/>
        </w:rPr>
        <w:instrText>l and the</w:instrText>
      </w:r>
      <w:r w:rsidR="001D5A62" w:rsidRPr="001D5A62">
        <w:rPr>
          <w:lang w:val="en-US"/>
        </w:rPr>
        <w:instrText xml:space="preserve"> separate models that were implemented in the hybridization and also, several state-of-the-art models for the given datasets.","author":[{"dropping-particle":"","family":"Kuranga","given":"C.","non-dropping-particle":"","parse-names":false,"suffix":""},{"dropping-particle":"","family":"Pillay","given":"N.","non-dropping-particle":"","parse-names":false,"suffix":""}],"container-title":"Expert Systems with Applications","id":"ITEM-1","issued":{"date-parts":[["2022","3","15"]]},"publisher":"Elsevier Ltd","title":"A comparative study of nonlinear regression and autoregressive techniques in hybrid with particle swarm optimization for time-series forecasting","type":"article-journal","volume":"190"},"uris":["http://www.mendeley.com/documents/?uuid=8f2cb02a-06c2-36db-9c58-ce26fccc6b5d"]}],"mendeley":{"formattedCitation":"[13]","plainTextFormattedCitation":"[13]","previouslyFormattedCitation":"[13]"},"properties":{"noteIndex":0},"schema":"https://github.com/citation-style-language/schema/raw/master/csl-citation.json"}</w:instrText>
      </w:r>
      <w:r>
        <w:fldChar w:fldCharType="separate"/>
      </w:r>
      <w:r w:rsidR="001D5A62" w:rsidRPr="001D5A62">
        <w:rPr>
          <w:noProof/>
          <w:lang w:val="en-US"/>
        </w:rPr>
        <w:t>[13]</w:t>
      </w:r>
      <w:r>
        <w:fldChar w:fldCharType="end"/>
      </w:r>
      <w:r w:rsidRPr="00456BA0">
        <w:rPr>
          <w:lang w:val="en-US"/>
        </w:rPr>
        <w:t xml:space="preserve"> y  </w:t>
      </w:r>
      <w:proofErr w:type="spellStart"/>
      <w:r w:rsidRPr="00456BA0">
        <w:rPr>
          <w:lang w:val="en-US"/>
        </w:rPr>
        <w:t>redes</w:t>
      </w:r>
      <w:proofErr w:type="spellEnd"/>
      <w:r w:rsidRPr="00456BA0">
        <w:rPr>
          <w:lang w:val="en-US"/>
        </w:rPr>
        <w:t xml:space="preserve"> </w:t>
      </w:r>
      <w:r w:rsidRPr="00456BA0">
        <w:rPr>
          <w:i/>
          <w:lang w:val="en-US"/>
        </w:rPr>
        <w:t>Nonlinear autoregressive exogenous</w:t>
      </w:r>
      <w:r w:rsidRPr="00456BA0">
        <w:rPr>
          <w:lang w:val="en-US"/>
        </w:rPr>
        <w:t xml:space="preserve"> NARX</w:t>
      </w:r>
      <w:r>
        <w:fldChar w:fldCharType="begin" w:fldLock="1"/>
      </w:r>
      <w:r w:rsidR="001D5A62">
        <w:rPr>
          <w:lang w:val="en-US"/>
        </w:rPr>
        <w:instrText>ADDIN CSL_CITATION {"citationItems":[{"id":"ITEM-1","itemData":{"DOI":"10.1088/1742-6596/1902/1/012029","ISSN":"1742-6596","abstract":"The article discusses the possibilities of predicting the state of the web resources usability. The usability testing procedure is quite costly from both financial and time points of view. Therefore, a system that reduces these costs is useful for modern organizations. Different approaches of forecasting the number of visitors: ARIMA model and Neural Networks are considered. An important time series property for ARIMA model being applicable is the stationarity of the series. It is shown that this model is not suitable enough for the investigated time series, some types of neural networks are also not suitable for various reasons. As a result, NARX networks are selected, which are successfully used for time series forecasting, providing an opportunity to use an exogenous variable.","author":[{"dropping-particle":"","family":"Khanarsa","given":"Paisit","non-dropping-particle":"","parse-names":false,"suffix":""},{"dropping-particle":"","family":"Luangsodsai","given":"Arthorn","non-dropping-particle":"","parse-names":false,"suffix":""},{"dropping-particle":"","family":"Sinapiromsaran","given":"Krung","non-dropping-particle":"","parse-names":false,"suffix":""},{"dropping-particle":"","family":"Astachova","given":"I F","non-dropping-particle":"","parse-names":false,"suffix":""},{"dropping-particle":"","family":"Makoviy","given":"K A","non-dropping-particle":"","parse-names":false,"suffix":""},{"dropping-particle":"V","family":"Khitskova","given":"Yu","non-dropping-particle":"","parse-names":false,"suffix":""}],"container-title":"Journal of Physics: Conference Series","id":"ITEM-1","issue":"1","issued":{"date-parts":[["2021","5","1"]]},"page":"012029","publisher":"IOP Publishing","title":"Possibilities for predicting the state of usability web resources","type":"article-journal","volume":"1902"},"uris":["http://www.mendeley.com/documents/?uuid=03d741ea-549e-3f5c-90ac-6f748c2e47f9"]}],"mendeley":{"formattedCitation":"[14]","plainTextFormattedCitation":"[14]","previouslyFormattedCitation":"[14]"},"properties":{"noteIndex":0},"schema":"https://github.com/citation-style-language/schema/raw/master/csl-citation.json"}</w:instrText>
      </w:r>
      <w:r>
        <w:fldChar w:fldCharType="separate"/>
      </w:r>
      <w:r w:rsidR="001D5A62" w:rsidRPr="001D5A62">
        <w:rPr>
          <w:noProof/>
          <w:lang w:val="en-US"/>
        </w:rPr>
        <w:t>[14]</w:t>
      </w:r>
      <w:r>
        <w:fldChar w:fldCharType="end"/>
      </w:r>
      <w:r w:rsidRPr="00456BA0">
        <w:rPr>
          <w:lang w:val="en-US"/>
        </w:rPr>
        <w:t xml:space="preserve"> </w:t>
      </w:r>
      <w:proofErr w:type="spellStart"/>
      <w:r w:rsidRPr="00890FCC">
        <w:rPr>
          <w:lang w:val="en-US"/>
        </w:rPr>
        <w:t>resultando</w:t>
      </w:r>
      <w:proofErr w:type="spellEnd"/>
      <w:r w:rsidRPr="00890FCC">
        <w:rPr>
          <w:lang w:val="en-US"/>
        </w:rPr>
        <w:t xml:space="preserve"> </w:t>
      </w:r>
      <w:proofErr w:type="spellStart"/>
      <w:r w:rsidRPr="00890FCC">
        <w:rPr>
          <w:lang w:val="en-US"/>
        </w:rPr>
        <w:t>en</w:t>
      </w:r>
      <w:proofErr w:type="spellEnd"/>
      <w:r w:rsidRPr="00456BA0">
        <w:rPr>
          <w:lang w:val="en-US"/>
        </w:rPr>
        <w:t xml:space="preserve"> NARX -QPSO</w:t>
      </w:r>
      <w:r>
        <w:fldChar w:fldCharType="begin" w:fldLock="1"/>
      </w:r>
      <w:r w:rsidR="001D5A62">
        <w:rPr>
          <w:lang w:val="en-US"/>
        </w:rPr>
        <w:instrText>ADDIN CSL_CITATION {"citationItems":[{"id":"ITEM-1","itemData":{"DOI":"10.1016/j.eswa.2021.116163","ISSN":"09574174","abstract":"Usually, real-world time-series forecasting problems are dynamic. If such time-series are characterized by mere concept shifts, a passive approach to learning become ideal to continuously adapt the model parameters whenever new data patterns arrive to cope with uncertainty in the presence of change. This work hybridizes a</w:instrText>
      </w:r>
      <w:r w:rsidR="001D5A62" w:rsidRPr="00EF16D5">
        <w:instrText xml:space="preserve"> quantum-inspired particle swarm optimization designed for dynamic environments, to cope with concept shifts, with either a least-squares approximation technique or nonlinear autoregressive model to forecast time-series. Also, this work evaluates experimentally and performs a comparative study on the performance of the proposed models. The obtained results show that the nonlinear autoregressive-based model outperformed the least-squares approximation-based model and the separate models that were implemented in the hybridization and also, several state-of-the-art models for the given datasets.","author":[{"dropping-particle":"","family":"Kuranga","given":"C.","non-dropping-particle":"","parse-names":false,"suffix":""},{"dropping-particle":"","family":"Pillay","given":"N.","non-dropping-particle":"","parse-names":false,"suffix":""}],"container-title":"Expert Systems with Applications","id":"ITEM-1","issued":{"date-parts":[["2022","3","15"]]},"publisher":"Elsevier Ltd","title":"A comparative study of nonl</w:instrText>
      </w:r>
      <w:r w:rsidR="001D5A62" w:rsidRPr="001D5A62">
        <w:instrText>inear regression and autoregressive techniques in hybrid with particle swarm optimization for time-series forecasting","type":"article-journal","volume":"190"},"uris":["http://www.mendeley.com/documents/?uuid=8f2cb02a-06c2-36db-9c58-ce26fccc6b5d"]}],"mendeley":{"formattedCitation":"[13]","plainTextFormattedCitation":"[13]","previouslyFormattedCitation":"[13]"},"properties":{"noteIndex":0},"schema":"https://github.com/citation-style-language/schema/raw/master/csl-citation.json"}</w:instrText>
      </w:r>
      <w:r>
        <w:fldChar w:fldCharType="separate"/>
      </w:r>
      <w:r w:rsidR="001D5A62" w:rsidRPr="001D5A62">
        <w:rPr>
          <w:noProof/>
        </w:rPr>
        <w:t>[13]</w:t>
      </w:r>
      <w:r>
        <w:fldChar w:fldCharType="end"/>
      </w:r>
      <w:r>
        <w:t xml:space="preserve"> en dicho artículo se menciona que el modelo </w:t>
      </w:r>
      <w:r w:rsidRPr="00091F42">
        <w:t>NARX</w:t>
      </w:r>
      <w:r>
        <w:t xml:space="preserve"> –</w:t>
      </w:r>
      <w:r w:rsidRPr="00091F42">
        <w:t>QPSO</w:t>
      </w:r>
      <w:r>
        <w:t xml:space="preserve"> tiene un rendimiento sobresaliente en los resultados comparados con otros modelos</w:t>
      </w:r>
      <w:r w:rsidR="006B134D">
        <w:fldChar w:fldCharType="begin" w:fldLock="1"/>
      </w:r>
      <w:r w:rsidR="006B134D">
        <w:instrText>ADDIN CSL_CITATION {"citationItems":[{"id":"ITEM-1","itemData":{"DOI":"10.1016/j.eswa.2021.116163","ISSN":"09574174","abstract":"Usually, real-world time-series forecasting problems are dynamic. If such time-series are characterized by mere concept shifts, a passive approach to learning become ideal to continuously adapt the model parameters whenever new data patterns arrive to cope with uncertainty in the presence of change. This work hybridizes a quantum-inspired particle swarm optimization designed for dynamic environments, to cope with concept shifts, with either a least-squares approximation technique or nonlinear autoregressive model to forecast time-series. Also, this work evaluates experimentally and performs a comparative study on the performance of the proposed models. The obtained results show that the nonlinear autoregressive-based model outperformed the least-squares approximation-based model and the separate models that were implemented in the hybridization and also, several state-of-the-art models for the given datasets.","author":[{"dropping-particle":"","family":"Kuranga","given":"C.","non-dropping-particle":"","parse-names":false,"suffix":""},{"dropping-particle":"","family":"Pillay","given":"N.","non-dropping-particle":"","parse-names":false,"suffix":""}],"container-title":"Expert Systems with Applications","id":"ITEM-1","issued":{"date-parts":[["2022","3","15"]]},"publisher":"Elsevier Ltd","title":"A comparative study of nonlinear regression and autoregressive techniques in hybrid with particle swarm optimization for time-series forecasting","type":"article-journal","volume":"190"},"uris":["http://www.mendeley.com/documents/?uuid=8f2cb02a-06c2-36db-9c58-ce26fccc6b5d"]}],"mendeley":{"formattedCitation":"[13]","plainTextFormattedCitation":"[13]","previouslyFormattedCitation":"[13]"},"properties":{"noteIndex":0},"schema":"https://github.com/citation-style-language/schema/raw/master/csl-citation.json"}</w:instrText>
      </w:r>
      <w:r w:rsidR="006B134D">
        <w:fldChar w:fldCharType="separate"/>
      </w:r>
      <w:r w:rsidR="006B134D" w:rsidRPr="001D5A62">
        <w:rPr>
          <w:noProof/>
        </w:rPr>
        <w:t>[13]</w:t>
      </w:r>
      <w:r w:rsidR="006B134D">
        <w:fldChar w:fldCharType="end"/>
      </w:r>
      <w:r>
        <w:t>.</w:t>
      </w:r>
    </w:p>
    <w:p w14:paraId="7EE713B5" w14:textId="77777777" w:rsidR="0063394D" w:rsidRDefault="0063394D" w:rsidP="0063394D"/>
    <w:p w14:paraId="01EC1160" w14:textId="317620BE" w:rsidR="0063394D" w:rsidRPr="007D58DB" w:rsidRDefault="0063394D" w:rsidP="0063394D">
      <w:r w:rsidRPr="007D58DB">
        <w:t>En otro artículo</w:t>
      </w:r>
      <w:r>
        <w:fldChar w:fldCharType="begin" w:fldLock="1"/>
      </w:r>
      <w:r w:rsidR="007974A2">
        <w:instrText>ADDIN CSL_CITATION {"citationItems":[{"id":"ITEM-1","itemData":{"abstract":"Recent years have witnessed tremendously improved efficiency of Automated Machine Learning (AutoML), especially Automated Deep Learning (AutoDL) systems, but recent work focuses on tabular, image, or NLP tasks. So far, little attention has been paid to general AutoDL frameworks for time series forecasting, despite the enormous success in applying different novel architectures to such tasks. In this paper, we propose an efficient approach for the joint optimization of neural architecture and hyperparameters of the entire data processing pipeline for time series forecasting. In contrast to common NAS search spaces, we designed a novel neural architecture search space covering various state-of-the-art architectures, allowing for an efficient macro-search over different DL approaches. To efficiently search in such a large configuration space, we use Bayesian optimization with multi-fidelity optimization. We empirically study several different budget types enabling efficient multi-fidelity optimization on different forecasting datasets. Furthermore, we compared our resulting system, dubbed \\system, against several established baselines and show that it significantly outperforms all of them across several datasets.","author":[{"dropping-particle":"","family":"Deng","given":"Difan","non-dropping-particle":"","parse-names":false,"suffix":""},{"dropping-particle":"","family":"Karl","given":"Florian","non-dropping-particle":"","parse-names":false,"suffix":""},{"dropping-particle":"","family":"Hutter","given":"Frank","non-dropping-particle":"","parse-names":false,"suffix":""},{"dropping-particle":"","family":"Bischl","given":"Bernd","non-dropping-particle":"","parse-names":false,"suffix":""},{"dropping-particle":"","family":"Lindauer","given":"Marius","non-dropping-particle":"","parse-names":false,"suffix":""}],"id":"ITEM-1","issued":{"date-parts":[["2022"]]},"title":"Efficient Automated Deep Learning for Time Series Forecasting","type":"article-journal"},"uris":["http://www.mendeley.com/documents/?uuid=97420aff-7a48-3a47-b3b0-3bb3302ebfd2"]}],"mendeley":{"formattedCitation":"[15]","plainTextFormattedCitation":"[15]","previouslyFormattedCitation":"[15]"},"properties":{"noteIndex":0},"schema":"https://github.com/citation-style-language/schema/raw/master/csl-citation.json"}</w:instrText>
      </w:r>
      <w:r>
        <w:fldChar w:fldCharType="separate"/>
      </w:r>
      <w:r w:rsidR="006B134D" w:rsidRPr="006B134D">
        <w:rPr>
          <w:noProof/>
        </w:rPr>
        <w:t>[15]</w:t>
      </w:r>
      <w:r>
        <w:fldChar w:fldCharType="end"/>
      </w:r>
      <w:r w:rsidRPr="007D58DB">
        <w:t xml:space="preserve"> </w:t>
      </w:r>
      <w:r w:rsidR="006B134D">
        <w:t>propone</w:t>
      </w:r>
      <w:r>
        <w:t xml:space="preserve"> un</w:t>
      </w:r>
      <w:r w:rsidR="00AB4BD9">
        <w:t xml:space="preserve"> diseño de un sistema</w:t>
      </w:r>
      <w:r>
        <w:t xml:space="preserve"> </w:t>
      </w:r>
      <w:proofErr w:type="spellStart"/>
      <w:r w:rsidRPr="002C4AFE">
        <w:rPr>
          <w:i/>
        </w:rPr>
        <w:t>Automated</w:t>
      </w:r>
      <w:proofErr w:type="spellEnd"/>
      <w:r w:rsidRPr="002C4AFE">
        <w:rPr>
          <w:i/>
        </w:rPr>
        <w:t xml:space="preserve"> Machine </w:t>
      </w:r>
      <w:proofErr w:type="spellStart"/>
      <w:r w:rsidRPr="002C4AFE">
        <w:rPr>
          <w:i/>
        </w:rPr>
        <w:t>Learning</w:t>
      </w:r>
      <w:proofErr w:type="spellEnd"/>
      <w:r>
        <w:t xml:space="preserve"> (Auto ML)</w:t>
      </w:r>
      <w:r w:rsidR="00410C51" w:rsidRPr="00410C51">
        <w:t xml:space="preserve"> </w:t>
      </w:r>
      <w:r w:rsidR="00410C51">
        <w:fldChar w:fldCharType="begin" w:fldLock="1"/>
      </w:r>
      <w:r w:rsidR="007974A2">
        <w:instrText>ADDIN CSL_CITATION {"citationItems":[{"id":"ITEM-1","itemData":{"abstract":"Recent years have witnessed tremendously improved efficiency of Automated Machine Learning (AutoML), especially Automated Deep Learning (AutoDL) systems, but recent work focuses on tabular, image, or NLP tasks. So far, little attention has been paid to general AutoDL frameworks for time series forecasting, despite the enormous success in applying different novel architectures to such tasks. In this paper, we propose an efficient approach for the joint optimization of neural architecture and hyperparameters of the entire data processing pipeline for time series forecasting. In contrast to common NAS search spaces, we designed a novel neural architecture search space covering various state-of-the-art architectures, allowing for an efficient macro-search over different DL approaches. To efficiently search in such a large configuration space, we use Bayesian optimization with multi-fidelity optimization. We empirically study several different budget types enabling efficient multi-fidelity optimization on different forecasting datasets. Furthermore, we compared our resulting system, dubbed \\system, against several established baselines and show that it significantly outperforms all of them across several datasets.","author":[{"dropping-particle":"","family":"Deng","given":"Difan","non-dropping-particle":"","parse-names":false,"suffix":""},{"dropping-particle":"","family":"Karl","given":"Florian","non-dropping-particle":"","parse-names":false,"suffix":""},{"dropping-particle":"","family":"Hutter","given":"Frank","non-dropping-particle":"","parse-names":false,"suffix":""},{"dropping-particle":"","family":"Bischl","given":"Bernd","non-dropping-particle":"","parse-names":false,"suffix":""},{"dropping-particle":"","family":"Lindauer","given":"Marius","non-dropping-particle":"","parse-names":false,"suffix":""}],"id":"ITEM-1","issued":{"date-parts":[["2022"]]},"title":"Efficient Automated Deep Learning for Time Series Forecasting","type":"article-journal"},"uris":["http://www.mendeley.com/documents/?uuid=97420aff-7a48-3a47-b3b0-3bb3302ebfd2"]}],"mendeley":{"formattedCitation":"[15]","plainTextFormattedCitation":"[15]","previouslyFormattedCitation":"[15]"},"properties":{"noteIndex":0},"schema":"https://github.com/citation-style-language/schema/raw/master/csl-citation.json"}</w:instrText>
      </w:r>
      <w:r w:rsidR="00410C51">
        <w:fldChar w:fldCharType="separate"/>
      </w:r>
      <w:r w:rsidR="00410C51" w:rsidRPr="006B134D">
        <w:rPr>
          <w:noProof/>
        </w:rPr>
        <w:t>[15]</w:t>
      </w:r>
      <w:r w:rsidR="00410C51">
        <w:fldChar w:fldCharType="end"/>
      </w:r>
      <w:r>
        <w:t xml:space="preserve">, una arquitectura neuronal nueva denominada </w:t>
      </w:r>
      <w:r w:rsidRPr="002C4AFE">
        <w:t>Auto-</w:t>
      </w:r>
      <w:proofErr w:type="spellStart"/>
      <w:r w:rsidRPr="002C4AFE">
        <w:t>PyTorch</w:t>
      </w:r>
      <w:proofErr w:type="spellEnd"/>
      <w:r w:rsidRPr="002C4AFE">
        <w:t>-TS</w:t>
      </w:r>
      <w:r>
        <w:fldChar w:fldCharType="begin" w:fldLock="1"/>
      </w:r>
      <w:r w:rsidR="007974A2">
        <w:instrText>ADDIN CSL_CITATION {"citationItems":[{"id":"ITEM-1","itemData":{"abstract":"Recent years have witnessed tremendously improved efficiency of Automated Machine Learning (AutoML), especially Automated Deep Learning (AutoDL) systems, but recent work focuses on tabular, image, or NLP tasks. So far, little attention has been paid to general AutoDL frameworks for time series forecasting, despite the enormous success in applying different novel architectures to such tasks. In this paper, we propose an efficient approach for the joint optimization of neural architecture and hyperparameters of the entire data processing pipeline for time series forecasting. In contrast to common NAS search spaces, we designed a novel neural architecture search space covering various state-of-the-art architectures, allowing for an efficient macro-search over different DL approaches. To efficiently search in such a large configuration space, we use Bayesian optimization with multi-fidelity optimization. We empirically study several different budget types enabling efficient multi-fidelity optimization on different forecasting datasets. Furthermore, we compared our resulting system, dubbed \\system, against several established baselines and show that it significantly outperforms all of them across several datasets.","author":[{"dropping-particle":"","family":"Deng","given":"Difan","non-dropping-particle":"","parse-names":false,"suffix":""},{"dropping-particle":"","family":"Karl","given":"Florian","non-dropping-particle":"","parse-names":false,"suffix":""},{"dropping-particle":"","family":"Hutter","given":"Frank","non-dropping-particle":"","parse-names":false,"suffix":""},{"dropping-particle":"","family":"Bischl","given":"Bernd","non-dropping-particle":"","parse-names":false,"suffix":""},{"dropping-particle":"","family":"Lindauer","given":"Marius","non-dropping-particle":"","parse-names":false,"suffix":""}],"id":"ITEM-1","issued":{"date-parts":[["2022"]]},"title":"Efficient Automated Deep Learning for Time Series Forecasting","type":"article-journal"},"uris":["http://www.mendeley.com/documents/?uuid=97420aff-7a48-3a47-b3b0-3bb3302ebfd2"]}],"mendeley":{"formattedCitation":"[15]","plainTextFormattedCitation":"[15]","previouslyFormattedCitation":"[15]"},"properties":{"noteIndex":0},"schema":"https://github.com/citation-style-language/schema/raw/master/csl-citation.json"}</w:instrText>
      </w:r>
      <w:r>
        <w:fldChar w:fldCharType="separate"/>
      </w:r>
      <w:r w:rsidR="006B134D" w:rsidRPr="006B134D">
        <w:rPr>
          <w:noProof/>
        </w:rPr>
        <w:t>[15]</w:t>
      </w:r>
      <w:r>
        <w:fldChar w:fldCharType="end"/>
      </w:r>
      <w:r>
        <w:t xml:space="preserve"> donde </w:t>
      </w:r>
      <w:r w:rsidR="003D7CB1">
        <w:t xml:space="preserve">lo </w:t>
      </w:r>
      <w:r>
        <w:t>comparan con otros modelos y demuestran que su modelo tiene un mejor rendimiento</w:t>
      </w:r>
      <w:r w:rsidR="00410C51">
        <w:fldChar w:fldCharType="begin" w:fldLock="1"/>
      </w:r>
      <w:r w:rsidR="007974A2">
        <w:instrText>ADDIN CSL_CITATION {"citationItems":[{"id":"ITEM-1","itemData":{"abstract":"Recent years have witnessed tremendously improved efficiency of Automated Machine Learning (AutoML), especially Automated Deep Learning (AutoDL) systems, but recent work focuses on tabular, image, or NLP tasks. So far, little attention has been paid to general AutoDL frameworks for time series forecasting, despite the enormous success in applying different novel architectures to such tasks. In this paper, we propose an efficient approach for the joint optimization of neural architecture and hyperparameters of the entire data processing pipeline for time series forecasting. In contrast to common NAS search spaces, we designed a novel neural architecture search space covering various state-of-the-art architectures, allowing for an efficient macro-search over different DL approaches. To efficiently search in such a large configuration space, we use Bayesian optimization with multi-fidelity optimization. We empirically study several different budget types enabling efficient multi-fidelity optimization on different forecasting datasets. Furthermore, we compared our resulting system, dubbed \\system, against several established baselines and show that it significantly outperforms all of them across several datasets.","author":[{"dropping-particle":"","family":"Deng","given":"Difan","non-dropping-particle":"","parse-names":false,"suffix":""},{"dropping-particle":"","family":"Karl","given":"Florian","non-dropping-particle":"","parse-names":false,"suffix":""},{"dropping-particle":"","family":"Hutter","given":"Frank","non-dropping-particle":"","parse-names":false,"suffix":""},{"dropping-particle":"","family":"Bischl","given":"Bernd","non-dropping-particle":"","parse-names":false,"suffix":""},{"dropping-particle":"","family":"Lindauer","given":"Marius","non-dropping-particle":"","parse-names":false,"suffix":""}],"id":"ITEM-1","issued":{"date-parts":[["2022"]]},"title":"Efficient Automated Deep Learning for Time Series Forecasting","type":"article-journal"},"uris":["http://www.mendeley.com/documents/?uuid=97420aff-7a48-3a47-b3b0-3bb3302ebfd2"]}],"mendeley":{"formattedCitation":"[15]","plainTextFormattedCitation":"[15]","previouslyFormattedCitation":"[15]"},"properties":{"noteIndex":0},"schema":"https://github.com/citation-style-language/schema/raw/master/csl-citation.json"}</w:instrText>
      </w:r>
      <w:r w:rsidR="00410C51">
        <w:fldChar w:fldCharType="separate"/>
      </w:r>
      <w:r w:rsidR="00410C51" w:rsidRPr="006B134D">
        <w:rPr>
          <w:noProof/>
        </w:rPr>
        <w:t>[15]</w:t>
      </w:r>
      <w:r w:rsidR="00410C51">
        <w:fldChar w:fldCharType="end"/>
      </w:r>
      <w:r>
        <w:t>.</w:t>
      </w:r>
    </w:p>
    <w:p w14:paraId="586344D9" w14:textId="77777777" w:rsidR="0063394D" w:rsidRDefault="0063394D" w:rsidP="0063394D"/>
    <w:p w14:paraId="735522C8" w14:textId="0EA002D9" w:rsidR="0063394D" w:rsidRDefault="0063394D" w:rsidP="0063394D">
      <w:r>
        <w:t>También se propone en</w:t>
      </w:r>
      <w:r w:rsidR="00410C51">
        <w:t xml:space="preserve"> el</w:t>
      </w:r>
      <w:r>
        <w:t xml:space="preserve"> artículo</w:t>
      </w:r>
      <w:r>
        <w:fldChar w:fldCharType="begin" w:fldLock="1"/>
      </w:r>
      <w:r w:rsidR="007974A2">
        <w:instrText>ADDIN CSL_CITATION {"citationItems":[{"id":"ITEM-1","itemData":{"DOI":"10.1145/3469213.3470280","ISBN":"9781450390200","abstract":"With the advent of the era of traffic, forecasts based on time series are improving the efficiency of the entire society in many ways, such as website traffic trends, price trends and so on. At present, the single model is a low accuracy rate prediction method and cannot well process the complex characteristics of time series. Therefore, this paper proposes a Prophet-LGBM combination model. The combination model makes full use of the advantages of Prophet algorithm in processing time series without feature engineering and LGBM algorithm can add other types of features and lightweight. The method of rolling prediction and weighted sum is used to improve the prediction accuracy of time series. In the experiments of this paper, we design and implement the comparative experiments between the Prophet-LGBM combination model and other single models, and verify them on multiple data sets. The experimental results show that the Prophet-LGBM combination model proposed in this paper has strong applicability and high accuracy in time series prediction.","author":[{"dropping-particle":"","family":"Xu","given":"Siyang","non-dropping-particle":"","parse-names":false,"suffix":""},{"dropping-particle":"","family":"Han","given":"Chunyan","non-dropping-particle":"","parse-names":false,"suffix":""},{"dropping-particle":"","family":"Ran","given":"Chunlei","non-dropping-particle":"","parse-names":false,"suffix":""}],"container-title":"ACM International Conference Proceeding Series","id":"ITEM-1","issued":{"date-parts":[["2021","5","28"]]},"publisher":"Association for Computing Machinery","title":"A Time Series Combined Forecasting Model Based on Prophet-LGBM","type":"article-journal"},"uris":["http://www.mendeley.com/documents/?uuid=24b2aa57-5a2b-39af-9bb2-2ef3fff93255"]}],"mendeley":{"formattedCitation":"[16]","plainTextFormattedCitation":"[16]","previouslyFormattedCitation":"[16]"},"properties":{"noteIndex":0},"schema":"https://github.com/citation-style-language/schema/raw/master/csl-citation.json"}</w:instrText>
      </w:r>
      <w:r>
        <w:fldChar w:fldCharType="separate"/>
      </w:r>
      <w:r w:rsidR="006B134D" w:rsidRPr="006B134D">
        <w:rPr>
          <w:noProof/>
        </w:rPr>
        <w:t>[16]</w:t>
      </w:r>
      <w:r>
        <w:fldChar w:fldCharType="end"/>
      </w:r>
      <w:r>
        <w:t xml:space="preserve"> el uso de un modelo combinado </w:t>
      </w:r>
    </w:p>
    <w:p w14:paraId="24243D5B" w14:textId="40BF58A3" w:rsidR="0063394D" w:rsidRPr="007D58DB" w:rsidRDefault="00410C51" w:rsidP="0063394D">
      <w:proofErr w:type="spellStart"/>
      <w:r w:rsidRPr="007974A2">
        <w:rPr>
          <w:i/>
        </w:rPr>
        <w:t>Prophet</w:t>
      </w:r>
      <w:proofErr w:type="spellEnd"/>
      <w:r>
        <w:t xml:space="preserve"> y</w:t>
      </w:r>
      <w:r w:rsidRPr="00410C51">
        <w:rPr>
          <w:i/>
        </w:rPr>
        <w:t xml:space="preserve"> light </w:t>
      </w:r>
      <w:proofErr w:type="spellStart"/>
      <w:r w:rsidRPr="00410C51">
        <w:rPr>
          <w:i/>
        </w:rPr>
        <w:t>gradient</w:t>
      </w:r>
      <w:proofErr w:type="spellEnd"/>
      <w:r w:rsidRPr="00410C51">
        <w:rPr>
          <w:i/>
        </w:rPr>
        <w:t xml:space="preserve"> </w:t>
      </w:r>
      <w:proofErr w:type="spellStart"/>
      <w:r w:rsidRPr="00410C51">
        <w:rPr>
          <w:i/>
        </w:rPr>
        <w:t>boosting</w:t>
      </w:r>
      <w:proofErr w:type="spellEnd"/>
      <w:r w:rsidRPr="00410C51">
        <w:rPr>
          <w:i/>
        </w:rPr>
        <w:t xml:space="preserve"> machine </w:t>
      </w:r>
      <w:r>
        <w:t>(</w:t>
      </w:r>
      <w:r w:rsidR="0063394D" w:rsidRPr="009D6A2A">
        <w:t>LGBM</w:t>
      </w:r>
      <w:r>
        <w:t>)</w:t>
      </w:r>
      <w:r w:rsidR="0063394D">
        <w:fldChar w:fldCharType="begin" w:fldLock="1"/>
      </w:r>
      <w:r w:rsidR="007974A2">
        <w:instrText>ADDIN CSL_CITATION {"citationItems":[{"id":"ITEM-1","itemData":{"DOI":"10.1145/3469213.3470280","ISBN":"9781450390200","abstract":"With the advent of the era of traffic, forecasts based on time series are improving the efficiency of the entire society in many ways, such as website traffic trends, price trends and so on. At present, the single model is a low accuracy rate prediction method and cannot well process the complex characteristics of time series. Therefore, this paper proposes a Prophet-LGBM combination model. The combination model makes full use of the advantages of Prophet algorithm in processing time series without feature engineering and LGBM algorithm can add other types of features and lightweight. The method of rolling prediction and weighted sum is used to improve the prediction accuracy of time series. In the experiments of this paper, we design and implement the comparative experiments between the Prophet-LGBM combination model and other single models, and verify them on multiple data sets. The experimental results show that the Prophet-LGBM combination model proposed in this paper has strong applicability and high accuracy in time series prediction.","author":[{"dropping-particle":"","family":"Xu","given":"Siyang","non-dropping-particle":"","parse-names":false,"suffix":""},{"dropping-particle":"","family":"Han","given":"Chunyan","non-dropping-particle":"","parse-names":false,"suffix":""},{"dropping-particle":"","family":"Ran","given":"Chunlei","non-dropping-particle":"","parse-names":false,"suffix":""}],"container-title":"ACM International Conference Proceeding Series","id":"ITEM-1","issued":{"date-parts":[["2021","5","28"]]},"publisher":"Association for Computing Machinery","title":"A Time Series Combined Forecasting Model Based on Prophet-LGBM","type":"article-journal"},"uris":["http://www.mendeley.com/documents/?uuid=24b2aa57-5a2b-39af-9bb2-2ef3fff93255"]}],"mendeley":{"formattedCitation":"[16]","plainTextFormattedCitation":"[16]","previouslyFormattedCitation":"[16]"},"properties":{"noteIndex":0},"schema":"https://github.com/citation-style-language/schema/raw/master/csl-citation.json"}</w:instrText>
      </w:r>
      <w:r w:rsidR="0063394D">
        <w:fldChar w:fldCharType="separate"/>
      </w:r>
      <w:r w:rsidR="006B134D" w:rsidRPr="006B134D">
        <w:rPr>
          <w:noProof/>
        </w:rPr>
        <w:t>[16]</w:t>
      </w:r>
      <w:r w:rsidR="0063394D">
        <w:fldChar w:fldCharType="end"/>
      </w:r>
      <w:r w:rsidR="0063394D">
        <w:t xml:space="preserve"> </w:t>
      </w:r>
      <w:r>
        <w:t xml:space="preserve">donde </w:t>
      </w:r>
      <w:r w:rsidR="003D7CB1">
        <w:t>se menciona</w:t>
      </w:r>
      <w:r w:rsidR="0063394D">
        <w:t xml:space="preserve"> que tiene mejores resultados comparado con modelos individuales</w:t>
      </w:r>
      <w:r>
        <w:fldChar w:fldCharType="begin" w:fldLock="1"/>
      </w:r>
      <w:r w:rsidR="007974A2">
        <w:instrText>ADDIN CSL_CITATION {"citationItems":[{"id":"ITEM-1","itemData":{"DOI":"10.1145/3469213.3470280","ISBN":"9781450390200","abstract":"With the advent of the era of traffic, forecasts based on time series are improving the efficiency of the entire society in many ways, such as website traffic trends, price trends and so on. At present, the single model is a low accuracy rate prediction method and cannot well process the complex characteristics of time series. Therefore, this paper proposes a Prophet-LGBM combination model. The combination model makes full use of the advantages of Prophet algorithm in processing time series without feature engineering and LGBM algorithm can add other types of features and lightweight. The method of rolling prediction and weighted sum is used to improve the prediction accuracy of time series. In the experiments of this paper, we design and implement the comparative experiments between the Prophet-LGBM combination model and other single models, and verify them on multiple data sets. The experimental results show that the Prophet-LGBM combination model proposed in this paper has strong applicability and high accuracy in time series prediction.","author":[{"dropping-particle":"","family":"Xu","given":"Siyang","non-dropping-particle":"","parse-names":false,"suffix":""},{"dropping-particle":"","family":"Han","given":"Chunyan","non-dropping-particle":"","parse-names":false,"suffix":""},{"dropping-particle":"","family":"Ran","given":"Chunlei","non-dropping-particle":"","parse-names":false,"suffix":""}],"container-title":"ACM International Conference Proceeding Series","id":"ITEM-1","issued":{"date-parts":[["2021","5","28"]]},"publisher":"Association for Computing Machinery","title":"A Time Series Combined Forecasting Model Based on Prophet-LGBM","type":"article-journal"},"uris":["http://www.mendeley.com/documents/?uuid=24b2aa57-5a2b-39af-9bb2-2ef3fff93255"]}],"mendeley":{"formattedCitation":"[16]","plainTextFormattedCitation":"[16]","previouslyFormattedCitation":"[16]"},"properties":{"noteIndex":0},"schema":"https://github.com/citation-style-language/schema/raw/master/csl-citation.json"}</w:instrText>
      </w:r>
      <w:r>
        <w:fldChar w:fldCharType="separate"/>
      </w:r>
      <w:r w:rsidRPr="006B134D">
        <w:rPr>
          <w:noProof/>
        </w:rPr>
        <w:t>[16]</w:t>
      </w:r>
      <w:r>
        <w:fldChar w:fldCharType="end"/>
      </w:r>
      <w:r w:rsidR="0063394D">
        <w:t>.</w:t>
      </w:r>
    </w:p>
    <w:p w14:paraId="1D5298B6" w14:textId="77777777" w:rsidR="0063394D" w:rsidRPr="007D58DB" w:rsidRDefault="0063394D" w:rsidP="0063394D"/>
    <w:p w14:paraId="04B950FE" w14:textId="017A84C3" w:rsidR="0063394D" w:rsidRDefault="0063394D" w:rsidP="0063394D">
      <w:r w:rsidRPr="004A17D7">
        <w:t xml:space="preserve">Otra tecnología son las redes bidireccionales </w:t>
      </w:r>
      <w:r>
        <w:t>LSTM (BI-LSTM)</w:t>
      </w:r>
      <w:r>
        <w:fldChar w:fldCharType="begin" w:fldLock="1"/>
      </w:r>
      <w:r w:rsidR="006D661F">
        <w:instrText>ADDIN CSL_CITATION {"citationItems":[{"id":"ITEM-1","itemData":{"DOI":"10.1145/3453800.3453812","ISBN":"9781450387613","abstract":"Deep learning methods such as recurrent neural network and long short-term memory have recently drawn a lot of attentions in many fields such as computer vision, natural language processing and finance. Long short-term memory is a type of recurrent neural network capable of predicting future values of sequential data by learning observed data over time. Many real-world time series in business, finance, weather forecasting and engineering science have periodic property like daily, monthly, quarterly or yearly period and need efficient tools to forecast their future events and values. The forecasting study and tools in these fields are therefore essential and important. In this paper, we present a deep learning technique, called bidirectional long short-term memory, in forecasting time series data. The bidirectional long short-term memory model is evaluated based on the benchmark periodic time series dataset. The model performs well on the macro and industry categories and achieves average mean absolute percentage errors less than 9%. It is shown that the bidirectional architecture obtains the better results than the baseline models. We also test the model by tuning the time step parameter to evaluate how the time step length impacts on forecasting performance of the model.","author":[{"dropping-particle":"","family":"Quoc Nguyen","given":"Dung","non-dropping-particle":"","parse-names":false,"suffix":""},{"dropping-particle":"","family":"Nguyet Phan","given":"Minh","non-dropping-particle":"","parse-names":false,"suffix":""},{"dropping-particle":"","family":"Zelinka","given":"Ivan","non-dropping-particle":"","parse-names":false,"suffix":""}],"container-title":"ACM International Conference Proceeding Series","id":"ITEM-1","issued":{"date-parts":[["2021"]]},"page":"60-64","title":"Periodic Time Series Forecasting with Bidirectional Long Short-Term Memory: Periodic Time Series Forecasting with Bidirectional LSTM","type":"article-journal"},"uris":["http://www.mendeley.com/documents/?uuid=745dec50-cc84-4fa6-b1b6-962d7006a38b"]}],"mendeley":{"formattedCitation":"[2]","plainTextFormattedCitation":"[2]","previouslyFormattedCitation":"[2]"},"properties":{"noteIndex":0},"schema":"https://github.com/citation-style-language/schema/raw/master/csl-citation.json"}</w:instrText>
      </w:r>
      <w:r>
        <w:fldChar w:fldCharType="separate"/>
      </w:r>
      <w:r w:rsidR="006D661F" w:rsidRPr="006D661F">
        <w:rPr>
          <w:noProof/>
        </w:rPr>
        <w:t>[2]</w:t>
      </w:r>
      <w:r>
        <w:fldChar w:fldCharType="end"/>
      </w:r>
      <w:r>
        <w:t xml:space="preserve"> las cuales en este artículo</w:t>
      </w:r>
      <w:r>
        <w:fldChar w:fldCharType="begin" w:fldLock="1"/>
      </w:r>
      <w:r w:rsidR="006D661F">
        <w:instrText>ADDIN CSL_CITATION {"citationItems":[{"id":"ITEM-1","itemData":{"DOI":"10.1145/3453800.3453812","ISBN":"9781450387613","abstract":"Deep learning methods such as recurrent neural network and long short-term memory have recently drawn a lot of attentions in many fields such as computer vision, natural language processing and finance. Long short-term memory is a type of recurrent neural network capable of predicting future values of sequential data by learning observed data over time. Many real-world time series in business, finance, weather forecasting and engineering science have periodic property like daily, monthly, quarterly or yearly period and need efficient tools to forecast their future events and values. The forecasting study and tools in these fields are therefore essential and important. In this paper, we present a deep learning technique, called bidirectional long short-term memory, in forecasting time series data. The bidirectional long short-term memory model is evaluated based on the benchmark periodic time series dataset. The model performs well on the macro and industry categories and achieves average mean absolute percentage errors less than 9%. It is shown that the bidirectional architecture obtains the better results than the baseline models. We also test the model by tuning the time step parameter to evaluate how the time step length impacts on forecasting performance of the model.","author":[{"dropping-particle":"","family":"Quoc Nguyen","given":"Dung","non-dropping-particle":"","parse-names":false,"suffix":""},{"dropping-particle":"","family":"Nguyet Phan","given":"Minh","non-dropping-particle":"","parse-names":false,"suffix":""},{"dropping-particle":"","family":"Zelinka","given":"Ivan","non-dropping-particle":"","parse-names":false,"suffix":""}],"container-title":"ACM International Conference Proceeding Series","id":"ITEM-1","issued":{"date-parts":[["2021"]]},"page":"60-64","title":"Periodic Time Series Forecasting with Bidirectional Long Short-Term Memory: Periodic Time Series Forecasting with Bidirectional LSTM","type":"article-journal"},"uris":["http://www.mendeley.com/documents/?uuid=745dec50-cc84-4fa6-b1b6-962d7006a38b"]}],"mendeley":{"formattedCitation":"[2]","plainTextFormattedCitation":"[2]","previouslyFormattedCitation":"[2]"},"properties":{"noteIndex":0},"schema":"https://github.com/citation-style-language/schema/raw/master/csl-citation.json"}</w:instrText>
      </w:r>
      <w:r>
        <w:fldChar w:fldCharType="separate"/>
      </w:r>
      <w:r w:rsidR="006D661F" w:rsidRPr="006D661F">
        <w:rPr>
          <w:noProof/>
        </w:rPr>
        <w:t>[2]</w:t>
      </w:r>
      <w:r>
        <w:fldChar w:fldCharType="end"/>
      </w:r>
      <w:r>
        <w:t xml:space="preserve"> fueron probadas en el</w:t>
      </w:r>
      <w:r w:rsidR="003D7CB1">
        <w:t xml:space="preserve"> conjunto de datos</w:t>
      </w:r>
      <w:r>
        <w:t xml:space="preserve"> </w:t>
      </w:r>
      <w:r w:rsidRPr="004A17D7">
        <w:rPr>
          <w:i/>
        </w:rPr>
        <w:t>M3-Competition</w:t>
      </w:r>
      <w:r>
        <w:rPr>
          <w:i/>
        </w:rPr>
        <w:fldChar w:fldCharType="begin" w:fldLock="1"/>
      </w:r>
      <w:r w:rsidR="007974A2">
        <w:rPr>
          <w:i/>
        </w:rPr>
        <w:instrText>ADDIN CSL_CITATION {"citationItems":[{"id":"ITEM-1","itemData":{"URL":"https://forecasters.org/resources/time-series-data/m3-competition/","accessed":{"date-parts":[["2022","10","18"]]},"id":"ITEM-1","issued":{"date-parts":[["0"]]},"title":"The M3-Competition Database.","type":"webpage"},"uris":["http://www.mendeley.com/documents/?uuid=e132da2d-54f9-4b9c-8593-6c3dc4401be0"]}],"mendeley":{"formattedCitation":"[17]","plainTextFormattedCitation":"[17]","previouslyFormattedCitation":"[17]"},"properties":{"noteIndex":0},"schema":"https://github.com/citation-style-language/schema/raw/master/csl-citation.json"}</w:instrText>
      </w:r>
      <w:r>
        <w:rPr>
          <w:i/>
        </w:rPr>
        <w:fldChar w:fldCharType="separate"/>
      </w:r>
      <w:r w:rsidR="006B134D" w:rsidRPr="006B134D">
        <w:rPr>
          <w:noProof/>
        </w:rPr>
        <w:t>[17]</w:t>
      </w:r>
      <w:r>
        <w:rPr>
          <w:i/>
        </w:rPr>
        <w:fldChar w:fldCharType="end"/>
      </w:r>
      <w:r w:rsidRPr="004A17D7">
        <w:rPr>
          <w:i/>
        </w:rPr>
        <w:t xml:space="preserve"> </w:t>
      </w:r>
      <w:r>
        <w:t>el cual se usa para probar modelos de pronóstico de series de tiempo dado que pose</w:t>
      </w:r>
      <w:r w:rsidR="00D01FB5">
        <w:t xml:space="preserve">e distintas categorías, </w:t>
      </w:r>
      <w:r w:rsidR="007974A2">
        <w:t>en el artículo</w:t>
      </w:r>
      <w:r w:rsidR="007974A2">
        <w:fldChar w:fldCharType="begin" w:fldLock="1"/>
      </w:r>
      <w:r w:rsidR="007974A2">
        <w:instrText>ADDIN CSL_CITATION {"citationItems":[{"id":"ITEM-1","itemData":{"DOI":"10.1145/3453800.3453812","ISBN":"9781450387613","abstract":"Deep learning methods such as recurrent neural network and long short-term memory have recently drawn a lot of attentions in many fields such as computer vision, natural language processing and finance. Long short-term memory is a type of recurrent neural network capable of predicting future values of sequential data by learning observed data over time. Many real-world time series in business, finance, weather forecasting and engineering science have periodic property like daily, monthly, quarterly or yearly period and need efficient tools to forecast their future events and values. The forecasting study and tools in these fields are therefore essential and important. In this paper, we present a deep learning technique, called bidirectional long short-term memory, in forecasting time series data. The bidirectional long short-term memory model is evaluated based on the benchmark periodic time series dataset. The model performs well on the macro and industry categories and achieves average mean absolute percentage errors less than 9%. It is shown that the bidirectional architecture obtains the better results than the baseline models. We also test the model by tuning the time step parameter to evaluate how the time step length impacts on forecasting performance of the model.","author":[{"dropping-particle":"","family":"Quoc Nguyen","given":"Dung","non-dropping-particle":"","parse-names":false,"suffix":""},{"dropping-particle":"","family":"Nguyet Phan","given":"Minh","non-dropping-particle":"","parse-names":false,"suffix":""},{"dropping-particle":"","family":"Zelinka","given":"Ivan","non-dropping-particle":"","parse-names":false,"suffix":""}],"container-title":"ACM International Conference Proceeding Series","id":"ITEM-1","issued":{"date-parts":[["2021"]]},"page":"60-64","title":"Periodic Time Series Forecasting with Bidirectional Long Short-Term Memory: Periodic Time Series Forecasting with Bidirectional LSTM","type":"article-journal"},"uris":["http://www.mendeley.com/documents/?uuid=745dec50-cc84-4fa6-b1b6-962d7006a38b"]}],"mendeley":{"formattedCitation":"[2]","plainTextFormattedCitation":"[2]","previouslyFormattedCitation":"[2]"},"properties":{"noteIndex":0},"schema":"https://github.com/citation-style-language/schema/raw/master/csl-citation.json"}</w:instrText>
      </w:r>
      <w:r w:rsidR="007974A2">
        <w:fldChar w:fldCharType="separate"/>
      </w:r>
      <w:r w:rsidR="007974A2" w:rsidRPr="006D661F">
        <w:rPr>
          <w:noProof/>
        </w:rPr>
        <w:t>[2]</w:t>
      </w:r>
      <w:r w:rsidR="007974A2">
        <w:fldChar w:fldCharType="end"/>
      </w:r>
      <w:r w:rsidR="007974A2">
        <w:t xml:space="preserve"> mencionan que </w:t>
      </w:r>
      <w:r>
        <w:t>probaron</w:t>
      </w:r>
      <w:r w:rsidR="007974A2">
        <w:t xml:space="preserve"> las redes BI</w:t>
      </w:r>
      <w:r>
        <w:t xml:space="preserve">-LSTM sobre el </w:t>
      </w:r>
      <w:r w:rsidR="003D7CB1">
        <w:t>conjunto de datos</w:t>
      </w:r>
      <w:r>
        <w:t xml:space="preserve"> M3 en el periodo trimestral comparándolo con el modelo </w:t>
      </w:r>
      <w:r w:rsidRPr="009A25AC">
        <w:rPr>
          <w:i/>
        </w:rPr>
        <w:t>Auto-</w:t>
      </w:r>
      <w:proofErr w:type="spellStart"/>
      <w:r w:rsidRPr="009A25AC">
        <w:rPr>
          <w:i/>
        </w:rPr>
        <w:t>Regressive</w:t>
      </w:r>
      <w:proofErr w:type="spellEnd"/>
      <w:r w:rsidRPr="009A25AC">
        <w:rPr>
          <w:i/>
        </w:rPr>
        <w:t xml:space="preserve"> </w:t>
      </w:r>
      <w:proofErr w:type="spellStart"/>
      <w:r w:rsidRPr="009A25AC">
        <w:rPr>
          <w:i/>
        </w:rPr>
        <w:t>Integrated</w:t>
      </w:r>
      <w:proofErr w:type="spellEnd"/>
      <w:r w:rsidRPr="009A25AC">
        <w:rPr>
          <w:i/>
        </w:rPr>
        <w:t xml:space="preserve"> </w:t>
      </w:r>
      <w:proofErr w:type="spellStart"/>
      <w:r w:rsidRPr="009A25AC">
        <w:rPr>
          <w:i/>
        </w:rPr>
        <w:t>Moving</w:t>
      </w:r>
      <w:proofErr w:type="spellEnd"/>
      <w:r w:rsidRPr="009A25AC">
        <w:rPr>
          <w:i/>
        </w:rPr>
        <w:t xml:space="preserve"> </w:t>
      </w:r>
      <w:proofErr w:type="spellStart"/>
      <w:r w:rsidRPr="009A25AC">
        <w:rPr>
          <w:i/>
        </w:rPr>
        <w:t>Average</w:t>
      </w:r>
      <w:proofErr w:type="spellEnd"/>
      <w:r w:rsidRPr="00460128">
        <w:t xml:space="preserve"> </w:t>
      </w:r>
      <w:r>
        <w:t>(</w:t>
      </w:r>
      <w:r w:rsidRPr="00460128">
        <w:t>ARIMA</w:t>
      </w:r>
      <w:r>
        <w:t>)</w:t>
      </w:r>
      <w:r>
        <w:fldChar w:fldCharType="begin" w:fldLock="1"/>
      </w:r>
      <w:r w:rsidR="006D661F">
        <w:instrText>ADDIN CSL_CITATION {"citationItems":[{"id":"ITEM-1","itemData":{"DOI":"https://doi.org/10.1016/B978-0-12-814761-0.00012-5","ISBN":"978-0-12-814761-0","author":[{"dropping-particle":"","family":"Kotu","given":"Vijay","non-dropping-particle":"","parse-names":false,"suffix":""},{"dropping-particle":"","family":"Deshpande","given":"Bala","non-dropping-particle":"","parse-names":false,"suffix":""}],"editor":[{"dropping-particle":"","family":"Kotu","given":"Vijay","non-dropping-particle":"","parse-names":false,"suffix":""},{"dropping-particle":"","family":"Deshpande","given":"Bala B T - Data Science (Second Edition)","non-dropping-particle":"","parse-names":false,"suffix":""}],"id":"ITEM-1","issued":{"date-parts":[["2019"]]},"page":"395-445","publisher":"Morgan Kaufmann","title":"Chapter 12 - Time Series Forecasting","type":"chapter"},"uris":["http://www.mendeley.com/documents/?uuid=0946c4b8-df24-4f77-9abc-175958d89e23"]}],"mendeley":{"formattedCitation":"[3]","plainTextFormattedCitation":"[3]","previouslyFormattedCitation":"[3]"},"properties":{"noteIndex":0},"schema":"https://github.com/citation-style-language/schema/raw/master/csl-citation.json"}</w:instrText>
      </w:r>
      <w:r>
        <w:fldChar w:fldCharType="separate"/>
      </w:r>
      <w:r w:rsidR="006D661F" w:rsidRPr="006D661F">
        <w:rPr>
          <w:noProof/>
        </w:rPr>
        <w:t>[3]</w:t>
      </w:r>
      <w:r>
        <w:fldChar w:fldCharType="end"/>
      </w:r>
      <w:r>
        <w:t xml:space="preserve"> y otros, donde BI-LSTM tuvo un mejor rendimiento.</w:t>
      </w:r>
    </w:p>
    <w:p w14:paraId="443D199B" w14:textId="770C1EE1" w:rsidR="007974A2" w:rsidRDefault="007974A2">
      <w:pPr>
        <w:spacing w:after="160" w:line="259" w:lineRule="auto"/>
      </w:pPr>
      <w:r>
        <w:br w:type="page"/>
      </w:r>
    </w:p>
    <w:p w14:paraId="340D50B7" w14:textId="24E0F1F9" w:rsidR="0063394D" w:rsidRDefault="0063394D" w:rsidP="0063394D">
      <w:pPr>
        <w:pStyle w:val="Ttulo2"/>
        <w:numPr>
          <w:ilvl w:val="0"/>
          <w:numId w:val="7"/>
        </w:numPr>
        <w:ind w:left="426"/>
      </w:pPr>
      <w:bookmarkStart w:id="20" w:name="_Toc159344065"/>
      <w:r>
        <w:lastRenderedPageBreak/>
        <w:t>Evaluación de desempeño de los modelos predictivos</w:t>
      </w:r>
      <w:bookmarkEnd w:id="20"/>
    </w:p>
    <w:p w14:paraId="64AF9DA2" w14:textId="77777777" w:rsidR="0063394D" w:rsidRDefault="0063394D" w:rsidP="0063394D"/>
    <w:p w14:paraId="49584BA3" w14:textId="31648D69" w:rsidR="00543796" w:rsidRDefault="00543796" w:rsidP="0063394D">
      <w:r>
        <w:t>El desempeño es la forma de evaluar el modelo, se utiliza</w:t>
      </w:r>
      <w:r w:rsidRPr="008E5609">
        <w:t xml:space="preserve"> </w:t>
      </w:r>
      <w:r>
        <w:t>para comparar los valores predichos del modelo</w:t>
      </w:r>
      <w:r w:rsidRPr="008E5609">
        <w:t xml:space="preserve"> </w:t>
      </w:r>
      <w:r>
        <w:t>entrenado, con  los valores observados</w:t>
      </w:r>
      <w:r>
        <w:fldChar w:fldCharType="begin" w:fldLock="1"/>
      </w:r>
      <w:r w:rsidR="007974A2">
        <w:instrText>ADDIN CSL_CITATION {"citationItems":[{"id":"ITEM-1","itemData":{"abstract":"Performance metrics (error measures) are vital components of the evaluation frameworks in various fields. The intention of this study was to overview of a variety of performance metrics and approaches to their classification. The main goal of the study was to develop a typology that will help to improve our knowledge and understanding of metrics and facilitate their selection in machine learning regression, forecasting and prognostics. Based on the analysis of the structure of numerous performance metrics, we propose a framework of metrics which includes four (4) categories: primary metrics, extended metrics, composite metrics, and hybrid sets of metrics. The paper identified three (3) key components (dimensions) that determine the structure and properties of primary metrics: method of determining point distance, method of normalization, method of aggregation of point distances over a data set.","author":[{"dropping-particle":"","family":"Botchkarev","given":"Alexei","non-dropping-particle":"","parse-names":false,"suffix":""}],"id":"ITEM-1","issued":{"date-parts":[["2018"]]},"title":"Performance Metrics (Error Measures) in Machine Learning Regression, Forecasting and Prognostics: Properties and Typology","type":"article-journal"},"uris":["http://www.mendeley.com/documents/?uuid=37d08c43-3c86-3034-a3e3-2af942979001"]}],"mendeley":{"formattedCitation":"[18]","plainTextFormattedCitation":"[18]","previouslyFormattedCitation":"[18]"},"properties":{"noteIndex":0},"schema":"https://github.com/citation-style-language/schema/raw/master/csl-citation.json"}</w:instrText>
      </w:r>
      <w:r>
        <w:fldChar w:fldCharType="separate"/>
      </w:r>
      <w:r w:rsidR="006B134D" w:rsidRPr="006B134D">
        <w:rPr>
          <w:noProof/>
        </w:rPr>
        <w:t>[18]</w:t>
      </w:r>
      <w:r>
        <w:fldChar w:fldCharType="end"/>
      </w:r>
    </w:p>
    <w:p w14:paraId="43FE7363" w14:textId="77777777" w:rsidR="007C4824" w:rsidRDefault="007C4824" w:rsidP="0063394D"/>
    <w:p w14:paraId="75B4D9D0" w14:textId="75AB0CE4" w:rsidR="007C4824" w:rsidRDefault="007C4824" w:rsidP="007C4824">
      <w:pPr>
        <w:jc w:val="both"/>
      </w:pPr>
      <w:r>
        <w:t xml:space="preserve">El </w:t>
      </w:r>
      <w:proofErr w:type="spellStart"/>
      <w:r w:rsidRPr="003B7CB0">
        <w:rPr>
          <w:i/>
        </w:rPr>
        <w:t>Root</w:t>
      </w:r>
      <w:proofErr w:type="spellEnd"/>
      <w:r w:rsidRPr="003B7CB0">
        <w:rPr>
          <w:i/>
        </w:rPr>
        <w:t xml:space="preserve"> Mean </w:t>
      </w:r>
      <w:proofErr w:type="spellStart"/>
      <w:r w:rsidRPr="003B7CB0">
        <w:rPr>
          <w:i/>
        </w:rPr>
        <w:t>Square</w:t>
      </w:r>
      <w:proofErr w:type="spellEnd"/>
      <w:r w:rsidRPr="003B7CB0">
        <w:rPr>
          <w:i/>
        </w:rPr>
        <w:t xml:space="preserve"> </w:t>
      </w:r>
      <w:proofErr w:type="spellStart"/>
      <w:r w:rsidRPr="003B7CB0">
        <w:rPr>
          <w:i/>
        </w:rPr>
        <w:t>Errors</w:t>
      </w:r>
      <w:proofErr w:type="spellEnd"/>
      <w:r>
        <w:t xml:space="preserve"> (RMSE)</w:t>
      </w:r>
      <w:r w:rsidR="00410C51">
        <w:t xml:space="preserve">: </w:t>
      </w:r>
      <w:r w:rsidRPr="00C77E78">
        <w:t xml:space="preserve">el error cuadrático medio </w:t>
      </w:r>
      <w:r w:rsidR="00890FCC">
        <w:t>sirve para evaluar</w:t>
      </w:r>
      <w:r w:rsidRPr="00C77E78">
        <w:t xml:space="preserve"> las diferencias entre los valores predichos por un modelo y los valores observados.</w:t>
      </w:r>
    </w:p>
    <w:p w14:paraId="3614F59A" w14:textId="77777777" w:rsidR="007C4824" w:rsidRDefault="007C4824" w:rsidP="007C4824">
      <w:pPr>
        <w:jc w:val="both"/>
      </w:pPr>
    </w:p>
    <w:p w14:paraId="5D1EE44B" w14:textId="77777777" w:rsidR="007C4824" w:rsidRPr="003B7CB0" w:rsidRDefault="007C4824" w:rsidP="007C4824">
      <w:pPr>
        <w:jc w:val="both"/>
      </w:pPr>
      <m:oMathPara>
        <m:oMath>
          <m:r>
            <w:rPr>
              <w:rFonts w:ascii="Cambria Math" w:hAnsi="Cambria Math"/>
            </w:rPr>
            <m:t>RMSE=</m:t>
          </m:r>
          <m:rad>
            <m:radPr>
              <m:degHide m:val="1"/>
              <m:ctrlPr>
                <w:rPr>
                  <w:rFonts w:ascii="Cambria Math" w:hAnsi="Cambria Math"/>
                  <w:i/>
                </w:rPr>
              </m:ctrlPr>
            </m:radPr>
            <m:deg/>
            <m:e>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n=1</m:t>
                      </m:r>
                    </m:sub>
                    <m:sup>
                      <m:r>
                        <w:rPr>
                          <w:rFonts w:ascii="Cambria Math" w:hAnsi="Cambria Math"/>
                        </w:rPr>
                        <m:t>N</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n</m:t>
                                  </m:r>
                                </m:sub>
                              </m:sSub>
                            </m:e>
                          </m:d>
                        </m:e>
                        <m:sup>
                          <m:r>
                            <w:rPr>
                              <w:rFonts w:ascii="Cambria Math" w:hAnsi="Cambria Math"/>
                            </w:rPr>
                            <m:t>2</m:t>
                          </m:r>
                        </m:sup>
                      </m:sSup>
                    </m:e>
                  </m:nary>
                </m:num>
                <m:den>
                  <m:r>
                    <w:rPr>
                      <w:rFonts w:ascii="Cambria Math" w:hAnsi="Cambria Math"/>
                    </w:rPr>
                    <m:t>N</m:t>
                  </m:r>
                </m:den>
              </m:f>
            </m:e>
          </m:rad>
        </m:oMath>
      </m:oMathPara>
    </w:p>
    <w:p w14:paraId="25555DE0" w14:textId="5380D641" w:rsidR="007C4824" w:rsidRDefault="007C4824" w:rsidP="007C4824">
      <w:r>
        <w:t xml:space="preserve">Donde </w:t>
      </w:r>
      <m:oMath>
        <m:sSub>
          <m:sSubPr>
            <m:ctrlPr>
              <w:rPr>
                <w:rFonts w:ascii="Cambria Math" w:hAnsi="Cambria Math"/>
                <w:i/>
              </w:rPr>
            </m:ctrlPr>
          </m:sSubPr>
          <m:e>
            <m:r>
              <w:rPr>
                <w:rFonts w:ascii="Cambria Math" w:hAnsi="Cambria Math"/>
              </w:rPr>
              <m:t>r'</m:t>
            </m:r>
          </m:e>
          <m:sub>
            <m:r>
              <w:rPr>
                <w:rFonts w:ascii="Cambria Math" w:hAnsi="Cambria Math"/>
              </w:rPr>
              <m:t>n</m:t>
            </m:r>
          </m:sub>
        </m:sSub>
      </m:oMath>
      <w:r>
        <w:t xml:space="preserve"> es el valor predicho y </w:t>
      </w:r>
      <m:oMath>
        <m:sSub>
          <m:sSubPr>
            <m:ctrlPr>
              <w:rPr>
                <w:rFonts w:ascii="Cambria Math" w:hAnsi="Cambria Math"/>
                <w:i/>
              </w:rPr>
            </m:ctrlPr>
          </m:sSubPr>
          <m:e>
            <m:r>
              <w:rPr>
                <w:rFonts w:ascii="Cambria Math" w:hAnsi="Cambria Math"/>
              </w:rPr>
              <m:t>r</m:t>
            </m:r>
          </m:e>
          <m:sub>
            <m:r>
              <w:rPr>
                <w:rFonts w:ascii="Cambria Math" w:hAnsi="Cambria Math"/>
              </w:rPr>
              <m:t>n</m:t>
            </m:r>
          </m:sub>
        </m:sSub>
      </m:oMath>
      <w:r>
        <w:t xml:space="preserve"> es el valor real</w:t>
      </w:r>
      <w:r>
        <w:fldChar w:fldCharType="begin" w:fldLock="1"/>
      </w:r>
      <w:r w:rsidR="001D5A62">
        <w:instrText>ADDIN CSL_CITATION {"citationItems":[{"id":"ITEM-1","itemData":{"DOI":"10.1088/1757-899X/324/1/012049","ISSN":"1757899X","abstract":"Most existing Collaborative Filtering (CF) algorithms predict a rating as the preference of an active user toward a given item, which is always a decimal fraction. Meanwhile, the actual ratings in most data sets are integers. In this paper, we discuss and demonstrate why rounding can bring different influences to these two metrics; prove that rounding is necessary in post-processing of the predicted ratings, eliminate of model prediction bias, improving the accuracy of the prediction. In addition, we also propose two new rounding approaches based on the predicted rating probability distribution, which can be used to round the predicted rating to an optimal integer rating, and get better prediction accuracy compared to the Basic Rounding approach. Extensive experiments on different data sets validate the correctness of our analysis and the effectiveness of our proposed rounding approaches.","author":[{"dropping-particle":"","family":"Wang","given":"Weijie","non-dropping-particle":"","parse-names":false,"suffix":""},{"dropping-particle":"","family":"Lu","given":"Yanmin","non-dropping-particle":"","parse-names":false,"suffix":""}],"container-title":"IOP Conference Series: Materials Science and Engineering","id":"ITEM-1","issue":"1","issued":{"date-parts":[["2018"]]},"title":"Analysis of the Mean Absolute Error (MAE) and the Root Mean Square Error (RMSE) in Assessing Rounding Model","type":"paper-conference","volume":"324"},"uris":["http://www.mendeley.com/documents/?uuid=7aedcb73-8057-3e33-8fee-8074405c1393"]}],"mendeley":{"formattedCitation":"[9]","plainTextFormattedCitation":"[9]","previouslyFormattedCitation":"[9]"},"properties":{"noteIndex":0},"schema":"https://github.com/citation-style-language/schema/raw/master/csl-citation.json"}</w:instrText>
      </w:r>
      <w:r>
        <w:fldChar w:fldCharType="separate"/>
      </w:r>
      <w:r w:rsidR="001D5A62" w:rsidRPr="001D5A62">
        <w:rPr>
          <w:noProof/>
        </w:rPr>
        <w:t>[9]</w:t>
      </w:r>
      <w:r>
        <w:fldChar w:fldCharType="end"/>
      </w:r>
    </w:p>
    <w:p w14:paraId="1F38099C" w14:textId="77777777" w:rsidR="00C3672F" w:rsidRDefault="00C3672F" w:rsidP="007C4824"/>
    <w:p w14:paraId="43D57193" w14:textId="5796E72E" w:rsidR="00C3672F" w:rsidRDefault="00C3672F" w:rsidP="007C4824">
      <w:r>
        <w:t xml:space="preserve">El </w:t>
      </w:r>
      <w:r w:rsidRPr="00460128">
        <w:t>MAE (</w:t>
      </w:r>
      <w:r w:rsidRPr="00884F73">
        <w:rPr>
          <w:i/>
        </w:rPr>
        <w:t xml:space="preserve">mean </w:t>
      </w:r>
      <w:proofErr w:type="spellStart"/>
      <w:r w:rsidRPr="00884F73">
        <w:rPr>
          <w:i/>
        </w:rPr>
        <w:t>absolute</w:t>
      </w:r>
      <w:proofErr w:type="spellEnd"/>
      <w:r w:rsidRPr="00884F73">
        <w:rPr>
          <w:i/>
        </w:rPr>
        <w:t xml:space="preserve"> error</w:t>
      </w:r>
      <w:r w:rsidRPr="00460128">
        <w:t>)</w:t>
      </w:r>
      <w:r>
        <w:fldChar w:fldCharType="begin" w:fldLock="1"/>
      </w:r>
      <w:r w:rsidR="001D5A62">
        <w:instrText>ADDIN CSL_CITATION {"citationItems":[{"id":"ITEM-1","itemData":{"DOI":"10.1088/1757-899X/324/1/012049","ISSN":"1757899X","abstract":"Most existing Collaborative Filtering (CF) algorithms predict a rating as the preference of an active user toward a given item, which is always a decimal fraction. Meanwhile, the actual ratings in most data sets are integers. In this paper, we discuss and demonstrate why rounding can bring different influences to these two metrics; prove that rounding is necessary in post-processing of the predicted ratings, eliminate of model prediction bias, improving the accuracy of the prediction. In addition, we also propose two new rounding approaches based on the predicted rating probability distribution, which can be used to round the predicted rating to an optimal integer rating, and get better prediction accuracy compared to the Basic Rounding approach. Extensive experiments on different data sets validate the correctness of our analysis and the effectiveness of our proposed rounding approaches.","author":[{"dropping-particle":"","family":"Wang","given":"Weijie","non-dropping-particle":"","parse-names":false,"suffix":""},{"dropping-particle":"","family":"Lu","given":"Yanmin","non-dropping-particle":"","parse-names":false,"suffix":""}],"container-title":"IOP Conference Series: Materials Science and Engineering","id":"ITEM-1","issue":"1","issued":{"date-parts":[["2018"]]},"title":"Analysis of the Mean Absolute Error (MAE) and the Root Mean Square Error (RMSE) in Assessing Rounding Model","type":"paper-conference","volume":"324"},"uris":["http://www.mendeley.com/documents/?uuid=7aedcb73-8057-3e33-8fee-8074405c1393"]}],"mendeley":{"formattedCitation":"[9]","plainTextFormattedCitation":"[9]","previouslyFormattedCitation":"[9]"},"properties":{"noteIndex":0},"schema":"https://github.com/citation-style-language/schema/raw/master/csl-citation.json"}</w:instrText>
      </w:r>
      <w:r>
        <w:fldChar w:fldCharType="separate"/>
      </w:r>
      <w:r w:rsidR="001D5A62" w:rsidRPr="001D5A62">
        <w:rPr>
          <w:noProof/>
        </w:rPr>
        <w:t>[9]</w:t>
      </w:r>
      <w:r>
        <w:fldChar w:fldCharType="end"/>
      </w:r>
      <w:r>
        <w:t xml:space="preserve"> es una métrica que sirve </w:t>
      </w:r>
      <w:r w:rsidR="0097330F">
        <w:t>para medir el error medio absoluto.</w:t>
      </w:r>
    </w:p>
    <w:p w14:paraId="5FEAF9F6" w14:textId="3ECE9961" w:rsidR="0097330F" w:rsidRDefault="0097330F" w:rsidP="007C4824">
      <m:oMathPara>
        <m:oMath>
          <m:r>
            <w:rPr>
              <w:rFonts w:ascii="Cambria Math" w:hAnsi="Cambria Math"/>
            </w:rPr>
            <m:t xml:space="preserve">MAE= </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n=1</m:t>
                  </m:r>
                </m:sub>
                <m:sup>
                  <m:r>
                    <w:rPr>
                      <w:rFonts w:ascii="Cambria Math" w:hAnsi="Cambria Math"/>
                    </w:rPr>
                    <m:t>N</m:t>
                  </m:r>
                </m:sup>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n</m:t>
                          </m:r>
                        </m:sub>
                      </m:sSub>
                    </m:e>
                  </m:d>
                </m:e>
              </m:nary>
            </m:num>
            <m:den>
              <m:r>
                <w:rPr>
                  <w:rFonts w:ascii="Cambria Math" w:hAnsi="Cambria Math"/>
                </w:rPr>
                <m:t>N</m:t>
              </m:r>
            </m:den>
          </m:f>
        </m:oMath>
      </m:oMathPara>
    </w:p>
    <w:p w14:paraId="29FD8E1F" w14:textId="1DB3639B" w:rsidR="0097330F" w:rsidRDefault="0097330F" w:rsidP="0097330F">
      <w:r>
        <w:t xml:space="preserve">Donde </w:t>
      </w:r>
      <m:oMath>
        <m:sSub>
          <m:sSubPr>
            <m:ctrlPr>
              <w:rPr>
                <w:rFonts w:ascii="Cambria Math" w:hAnsi="Cambria Math"/>
                <w:i/>
              </w:rPr>
            </m:ctrlPr>
          </m:sSubPr>
          <m:e>
            <m:r>
              <w:rPr>
                <w:rFonts w:ascii="Cambria Math" w:hAnsi="Cambria Math"/>
              </w:rPr>
              <m:t>r'</m:t>
            </m:r>
          </m:e>
          <m:sub>
            <m:r>
              <w:rPr>
                <w:rFonts w:ascii="Cambria Math" w:hAnsi="Cambria Math"/>
              </w:rPr>
              <m:t>n</m:t>
            </m:r>
          </m:sub>
        </m:sSub>
      </m:oMath>
      <w:r>
        <w:t xml:space="preserve"> es el valor predicho y </w:t>
      </w:r>
      <m:oMath>
        <m:sSub>
          <m:sSubPr>
            <m:ctrlPr>
              <w:rPr>
                <w:rFonts w:ascii="Cambria Math" w:hAnsi="Cambria Math"/>
                <w:i/>
              </w:rPr>
            </m:ctrlPr>
          </m:sSubPr>
          <m:e>
            <m:r>
              <w:rPr>
                <w:rFonts w:ascii="Cambria Math" w:hAnsi="Cambria Math"/>
              </w:rPr>
              <m:t>r</m:t>
            </m:r>
          </m:e>
          <m:sub>
            <m:r>
              <w:rPr>
                <w:rFonts w:ascii="Cambria Math" w:hAnsi="Cambria Math"/>
              </w:rPr>
              <m:t>n</m:t>
            </m:r>
          </m:sub>
        </m:sSub>
      </m:oMath>
      <w:r>
        <w:t xml:space="preserve"> es el valor real</w:t>
      </w:r>
      <w:r>
        <w:fldChar w:fldCharType="begin" w:fldLock="1"/>
      </w:r>
      <w:r w:rsidR="001D5A62">
        <w:instrText>ADDIN CSL_CITATION {"citationItems":[{"id":"ITEM-1","itemData":{"DOI":"10.1088/1757-899X/324/1/012049","ISSN":"1757899X","abstract":"Most existing Collaborative Filtering (CF) algorithms predict a rating as the preference of an active user toward a given item, which is always a decimal fraction. Meanwhile, the actual ratings in most data sets are integers. In this paper, we discuss and demonstrate why rounding can bring different influences to these two metrics; prove that rounding is necessary in post-processing of the predicted ratings, eliminate of model prediction bias, improving the accuracy of the prediction. In addition, we also propose two new rounding approaches based on the predicted rating probability distribution, which can be used to round the predicted rating to an optimal integer rating, and get better prediction accuracy compared to the Basic Rounding approach. Extensive experiments on different data sets validate the correctness of our analysis and the effectiveness of our proposed rounding approaches.","author":[{"dropping-particle":"","family":"Wang","given":"Weijie","non-dropping-particle":"","parse-names":false,"suffix":""},{"dropping-particle":"","family":"Lu","given":"Yanmin","non-dropping-particle":"","parse-names":false,"suffix":""}],"container-title":"IOP Conference Series: Materials Science and Engineering","id":"ITEM-1","issue":"1","issued":{"date-parts":[["2018"]]},"title":"Analysis of the Mean Absolute Error (MAE) and the Root Mean Square Error (RMSE) in Assessing Rounding Model","type":"paper-conference","volume":"324"},"uris":["http://www.mendeley.com/documents/?uuid=7aedcb73-8057-3e33-8fee-8074405c1393"]}],"mendeley":{"formattedCitation":"[9]","plainTextFormattedCitation":"[9]","previouslyFormattedCitation":"[9]"},"properties":{"noteIndex":0},"schema":"https://github.com/citation-style-language/schema/raw/master/csl-citation.json"}</w:instrText>
      </w:r>
      <w:r>
        <w:fldChar w:fldCharType="separate"/>
      </w:r>
      <w:r w:rsidR="001D5A62" w:rsidRPr="001D5A62">
        <w:rPr>
          <w:noProof/>
        </w:rPr>
        <w:t>[9]</w:t>
      </w:r>
      <w:r>
        <w:fldChar w:fldCharType="end"/>
      </w:r>
      <w:r>
        <w:t xml:space="preserve">, </w:t>
      </w:r>
    </w:p>
    <w:p w14:paraId="7AC592C7" w14:textId="77777777" w:rsidR="00543796" w:rsidRDefault="00543796" w:rsidP="007C4824"/>
    <w:p w14:paraId="089CE7AA" w14:textId="4BBEB9F1" w:rsidR="00543796" w:rsidRDefault="00543796" w:rsidP="000355FF">
      <w:pPr>
        <w:jc w:val="both"/>
      </w:pPr>
      <w:r>
        <w:t xml:space="preserve">La métrica </w:t>
      </w:r>
      <w:proofErr w:type="spellStart"/>
      <w:r w:rsidRPr="00C3672F">
        <w:rPr>
          <w:i/>
        </w:rPr>
        <w:t>Symmetric</w:t>
      </w:r>
      <w:proofErr w:type="spellEnd"/>
      <w:r w:rsidRPr="00C3672F">
        <w:rPr>
          <w:i/>
        </w:rPr>
        <w:t xml:space="preserve"> Mean </w:t>
      </w:r>
      <w:proofErr w:type="spellStart"/>
      <w:r w:rsidRPr="00C3672F">
        <w:rPr>
          <w:i/>
        </w:rPr>
        <w:t>Absolute</w:t>
      </w:r>
      <w:proofErr w:type="spellEnd"/>
      <w:r w:rsidRPr="00C3672F">
        <w:rPr>
          <w:i/>
        </w:rPr>
        <w:t xml:space="preserve"> </w:t>
      </w:r>
      <w:proofErr w:type="spellStart"/>
      <w:r w:rsidRPr="00C3672F">
        <w:rPr>
          <w:i/>
        </w:rPr>
        <w:t>Percentage</w:t>
      </w:r>
      <w:proofErr w:type="spellEnd"/>
      <w:r w:rsidRPr="00C3672F">
        <w:rPr>
          <w:i/>
        </w:rPr>
        <w:t xml:space="preserve"> Error</w:t>
      </w:r>
      <w:r w:rsidRPr="002D4C7A">
        <w:t xml:space="preserve"> (SMAPE)</w:t>
      </w:r>
      <w:r>
        <w:fldChar w:fldCharType="begin" w:fldLock="1"/>
      </w:r>
      <w:r w:rsidR="001D5A62">
        <w:instrText>ADDIN CSL_CITATION {"citationItems":[{"id":"ITEM-1","itemData":{"URL":"https://towardsdatascience.com/choosing-the-correct-error-metric-mape-vs-smape-5328dec53fac","accessed":{"date-parts":[["2022","10","12"]]},"id":"ITEM-1","issued":{"date-parts":[["2020"]]},"title":"Choosing the correct error metric: MAPE vs. sMAPE","type":"webpage"},"uris":["http://www.mendeley.com/documents/?uuid=1d252ca0-140e-4292-a8cc-b73e2cb0c902"]}],"mendeley":{"formattedCitation":"[12]","plainTextFormattedCitation":"[12]","previouslyFormattedCitation":"[12]"},"properties":{"noteIndex":0},"schema":"https://github.com/citation-style-language/schema/raw/master/csl-citation.json"}</w:instrText>
      </w:r>
      <w:r>
        <w:fldChar w:fldCharType="separate"/>
      </w:r>
      <w:r w:rsidR="001D5A62" w:rsidRPr="001D5A62">
        <w:rPr>
          <w:noProof/>
        </w:rPr>
        <w:t>[12]</w:t>
      </w:r>
      <w:r>
        <w:fldChar w:fldCharType="end"/>
      </w:r>
      <w:r w:rsidR="000355FF">
        <w:t xml:space="preserve"> básicamente es el error medio </w:t>
      </w:r>
      <w:r w:rsidR="00EF16D5">
        <w:t xml:space="preserve">absoluto </w:t>
      </w:r>
      <w:bookmarkStart w:id="21" w:name="_GoBack"/>
      <w:bookmarkEnd w:id="21"/>
      <w:r w:rsidR="000355FF">
        <w:t>porcentual</w:t>
      </w:r>
      <w:r w:rsidR="003D7CB1">
        <w:t xml:space="preserve"> simétrico</w:t>
      </w:r>
      <w:r w:rsidR="000355FF">
        <w:t>.</w:t>
      </w:r>
    </w:p>
    <w:p w14:paraId="71DF4199" w14:textId="77777777" w:rsidR="000355FF" w:rsidRDefault="000355FF" w:rsidP="000355FF">
      <w:pPr>
        <w:jc w:val="both"/>
      </w:pPr>
    </w:p>
    <w:p w14:paraId="0434AF39" w14:textId="77777777" w:rsidR="000355FF" w:rsidRDefault="000355FF" w:rsidP="000355FF">
      <w:pPr>
        <w:jc w:val="both"/>
      </w:pPr>
    </w:p>
    <w:p w14:paraId="1F3C44E9" w14:textId="15620CB5" w:rsidR="000355FF" w:rsidRPr="003B7CB0" w:rsidRDefault="000355FF" w:rsidP="000355FF">
      <w:pPr>
        <w:jc w:val="both"/>
      </w:pPr>
      <m:oMathPara>
        <m:oMath>
          <m:r>
            <w:rPr>
              <w:rFonts w:ascii="Cambria Math" w:hAnsi="Cambria Math"/>
            </w:rPr>
            <m:t>SMAPE</m:t>
          </m:r>
          <m:r>
            <w:rPr>
              <w:rFonts w:ascii="Cambria Math" w:eastAsia="Cambria Math" w:hAnsi="Cambria Math" w:cs="Cambria Math"/>
            </w:rPr>
            <m:t>=</m:t>
          </m:r>
          <m:f>
            <m:fPr>
              <m:ctrlPr>
                <w:rPr>
                  <w:rFonts w:ascii="Cambria Math" w:eastAsia="Cambria Math" w:hAnsi="Cambria Math" w:cs="Cambria Math"/>
                  <w:i/>
                </w:rPr>
              </m:ctrlPr>
            </m:fPr>
            <m:num>
              <m:r>
                <w:rPr>
                  <w:rFonts w:ascii="Cambria Math" w:eastAsia="Cambria Math" w:hAnsi="Cambria Math" w:cs="Cambria Math"/>
                </w:rPr>
                <m:t>1</m:t>
              </m:r>
            </m:num>
            <m:den>
              <m:r>
                <w:rPr>
                  <w:rFonts w:ascii="Cambria Math" w:eastAsia="Cambria Math" w:hAnsi="Cambria Math" w:cs="Cambria Math"/>
                </w:rPr>
                <m:t>n</m:t>
              </m:r>
            </m:den>
          </m:f>
          <m:nary>
            <m:naryPr>
              <m:chr m:val="∑"/>
              <m:grow m:val="1"/>
              <m:ctrlPr>
                <w:rPr>
                  <w:rFonts w:ascii="Cambria Math" w:hAnsi="Cambria Math"/>
                </w:rPr>
              </m:ctrlPr>
            </m:naryPr>
            <m:sub>
              <m:r>
                <w:rPr>
                  <w:rFonts w:ascii="Cambria Math" w:eastAsia="Cambria Math" w:hAnsi="Cambria Math" w:cs="Cambria Math"/>
                </w:rPr>
                <m:t>t=1</m:t>
              </m:r>
            </m:sub>
            <m:sup>
              <m:r>
                <w:rPr>
                  <w:rFonts w:ascii="Cambria Math" w:eastAsia="Cambria Math" w:hAnsi="Cambria Math" w:cs="Cambria Math"/>
                </w:rPr>
                <m:t>n</m:t>
              </m:r>
            </m:sup>
            <m:e>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t</m:t>
                          </m:r>
                        </m:sub>
                      </m:sSub>
                    </m:e>
                  </m:d>
                </m:num>
                <m:den>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t</m:t>
                          </m:r>
                        </m:sub>
                      </m:sSub>
                    </m:e>
                  </m:d>
                  <m:r>
                    <w:rPr>
                      <w:rFonts w:ascii="Cambria Math" w:hAnsi="Cambria Math"/>
                    </w:rPr>
                    <m:t>/2</m:t>
                  </m:r>
                </m:den>
              </m:f>
            </m:e>
          </m:nary>
        </m:oMath>
      </m:oMathPara>
    </w:p>
    <w:p w14:paraId="7432C99D" w14:textId="5082F142" w:rsidR="000355FF" w:rsidRDefault="00C3672F" w:rsidP="000355FF">
      <w:pPr>
        <w:jc w:val="both"/>
      </w:pPr>
      <w:r>
        <w:t xml:space="preserve">Siendo </w:t>
      </w:r>
      <m:oMath>
        <m:sSub>
          <m:sSubPr>
            <m:ctrlPr>
              <w:rPr>
                <w:rFonts w:ascii="Cambria Math" w:hAnsi="Cambria Math"/>
                <w:i/>
              </w:rPr>
            </m:ctrlPr>
          </m:sSubPr>
          <m:e>
            <m:r>
              <w:rPr>
                <w:rFonts w:ascii="Cambria Math" w:hAnsi="Cambria Math"/>
              </w:rPr>
              <m:t>F</m:t>
            </m:r>
          </m:e>
          <m:sub>
            <m:r>
              <w:rPr>
                <w:rFonts w:ascii="Cambria Math" w:hAnsi="Cambria Math"/>
              </w:rPr>
              <m:t>t</m:t>
            </m:r>
          </m:sub>
        </m:sSub>
      </m:oMath>
      <w:r w:rsidR="0097330F">
        <w:t xml:space="preserve"> el valor pronosticado,</w:t>
      </w:r>
      <w:r>
        <w:t xml:space="preserve"> </w:t>
      </w:r>
      <m:oMath>
        <m:sSub>
          <m:sSubPr>
            <m:ctrlPr>
              <w:rPr>
                <w:rFonts w:ascii="Cambria Math" w:hAnsi="Cambria Math"/>
                <w:i/>
              </w:rPr>
            </m:ctrlPr>
          </m:sSubPr>
          <m:e>
            <m:r>
              <w:rPr>
                <w:rFonts w:ascii="Cambria Math" w:hAnsi="Cambria Math"/>
              </w:rPr>
              <m:t>A</m:t>
            </m:r>
          </m:e>
          <m:sub>
            <m:r>
              <w:rPr>
                <w:rFonts w:ascii="Cambria Math" w:hAnsi="Cambria Math"/>
              </w:rPr>
              <m:t>t</m:t>
            </m:r>
          </m:sub>
        </m:sSub>
      </m:oMath>
      <w:r>
        <w:t xml:space="preserve"> es el valor observado</w:t>
      </w:r>
      <w:r w:rsidR="0097330F">
        <w:t xml:space="preserve"> y n es el tamaño de la muestra</w:t>
      </w:r>
      <w:r>
        <w:t>.</w:t>
      </w:r>
    </w:p>
    <w:p w14:paraId="7F6ADF80" w14:textId="77777777" w:rsidR="00C3672F" w:rsidRPr="0063394D" w:rsidRDefault="00C3672F" w:rsidP="000355FF">
      <w:pPr>
        <w:jc w:val="both"/>
      </w:pPr>
    </w:p>
    <w:p w14:paraId="2A726CB0" w14:textId="77777777" w:rsidR="0063394D" w:rsidRDefault="0063394D" w:rsidP="0063394D"/>
    <w:p w14:paraId="517EEC63" w14:textId="77777777" w:rsidR="0063394D" w:rsidRPr="0063394D" w:rsidRDefault="0063394D" w:rsidP="0063394D"/>
    <w:bookmarkEnd w:id="17"/>
    <w:p w14:paraId="6579FE3D" w14:textId="141B57B5" w:rsidR="00706A87" w:rsidRDefault="00706A87">
      <w:pPr>
        <w:spacing w:after="160" w:line="259" w:lineRule="auto"/>
      </w:pPr>
      <w:r>
        <w:br w:type="page"/>
      </w:r>
    </w:p>
    <w:p w14:paraId="3BC796AD" w14:textId="3D1EF5D4" w:rsidR="004833B4" w:rsidRPr="005A5EA4" w:rsidRDefault="00C016C7" w:rsidP="004833B4">
      <w:pPr>
        <w:pStyle w:val="Ttulo1"/>
        <w:rPr>
          <w:lang w:val="en-US"/>
        </w:rPr>
      </w:pPr>
      <w:bookmarkStart w:id="22" w:name="_Toc159344066"/>
      <w:proofErr w:type="spellStart"/>
      <w:r w:rsidRPr="005A5EA4">
        <w:rPr>
          <w:lang w:val="en-US"/>
        </w:rPr>
        <w:lastRenderedPageBreak/>
        <w:t>Bibliografía</w:t>
      </w:r>
      <w:bookmarkEnd w:id="22"/>
      <w:proofErr w:type="spellEnd"/>
    </w:p>
    <w:p w14:paraId="67C9A925" w14:textId="77777777" w:rsidR="00C016C7" w:rsidRPr="00893573" w:rsidRDefault="00C016C7" w:rsidP="00C016C7">
      <w:pPr>
        <w:rPr>
          <w:lang w:val="en-US"/>
        </w:rPr>
      </w:pPr>
    </w:p>
    <w:p w14:paraId="25534189" w14:textId="0CE5DC6C" w:rsidR="007D2B4F" w:rsidRPr="00890FCC" w:rsidRDefault="008B2A42" w:rsidP="007D2B4F">
      <w:pPr>
        <w:widowControl w:val="0"/>
        <w:autoSpaceDE w:val="0"/>
        <w:autoSpaceDN w:val="0"/>
        <w:adjustRightInd w:val="0"/>
        <w:ind w:left="640" w:hanging="640"/>
        <w:rPr>
          <w:noProof/>
          <w:lang w:val="en-US"/>
        </w:rPr>
      </w:pPr>
      <w:ins w:id="23" w:author="enrique gauto sand" w:date="2022-10-07T17:52:00Z">
        <w:r>
          <w:rPr>
            <w:lang w:val="en-US"/>
          </w:rPr>
          <w:fldChar w:fldCharType="begin" w:fldLock="1"/>
        </w:r>
        <w:r>
          <w:rPr>
            <w:lang w:val="en-US"/>
          </w:rPr>
          <w:instrText xml:space="preserve">ADDIN Mendeley Bibliography CSL_BIBLIOGRAPHY </w:instrText>
        </w:r>
      </w:ins>
      <w:r>
        <w:rPr>
          <w:lang w:val="en-US"/>
        </w:rPr>
        <w:fldChar w:fldCharType="separate"/>
      </w:r>
      <w:r w:rsidR="007D2B4F" w:rsidRPr="00890FCC">
        <w:rPr>
          <w:noProof/>
          <w:lang w:val="en-US"/>
        </w:rPr>
        <w:t>[1]</w:t>
      </w:r>
      <w:r w:rsidR="007D2B4F" w:rsidRPr="00890FCC">
        <w:rPr>
          <w:noProof/>
          <w:lang w:val="en-US"/>
        </w:rPr>
        <w:tab/>
        <w:t xml:space="preserve">N. Petluri and E. Al-Masri, “Web Traffic Prediction of Wikipedia Pages,” </w:t>
      </w:r>
      <w:r w:rsidR="007D2B4F" w:rsidRPr="00890FCC">
        <w:rPr>
          <w:i/>
          <w:iCs/>
          <w:noProof/>
          <w:lang w:val="en-US"/>
        </w:rPr>
        <w:t>Proc. - 2018 IEEE Int. Conf. Big Data, Big Data 2018</w:t>
      </w:r>
      <w:r w:rsidR="007D2B4F" w:rsidRPr="00890FCC">
        <w:rPr>
          <w:noProof/>
          <w:lang w:val="en-US"/>
        </w:rPr>
        <w:t>, pp. 5427–5429, 2019, doi: 10.1109/BigData.2018.8622207.</w:t>
      </w:r>
    </w:p>
    <w:p w14:paraId="0605FB2A" w14:textId="77777777" w:rsidR="007D2B4F" w:rsidRPr="00890FCC" w:rsidRDefault="007D2B4F" w:rsidP="007D2B4F">
      <w:pPr>
        <w:widowControl w:val="0"/>
        <w:autoSpaceDE w:val="0"/>
        <w:autoSpaceDN w:val="0"/>
        <w:adjustRightInd w:val="0"/>
        <w:ind w:left="640" w:hanging="640"/>
        <w:rPr>
          <w:noProof/>
          <w:lang w:val="en-US"/>
        </w:rPr>
      </w:pPr>
      <w:r w:rsidRPr="00890FCC">
        <w:rPr>
          <w:noProof/>
          <w:lang w:val="en-US"/>
        </w:rPr>
        <w:t>[2]</w:t>
      </w:r>
      <w:r w:rsidRPr="00890FCC">
        <w:rPr>
          <w:noProof/>
          <w:lang w:val="en-US"/>
        </w:rPr>
        <w:tab/>
        <w:t xml:space="preserve">D. Quoc Nguyen, M. Nguyet Phan, and I. Zelinka, “Periodic Time Series Forecasting with Bidirectional Long Short-Term Memory: Periodic Time Series Forecasting with Bidirectional LSTM,” </w:t>
      </w:r>
      <w:r w:rsidRPr="00890FCC">
        <w:rPr>
          <w:i/>
          <w:iCs/>
          <w:noProof/>
          <w:lang w:val="en-US"/>
        </w:rPr>
        <w:t>ACM Int. Conf. Proceeding Ser.</w:t>
      </w:r>
      <w:r w:rsidRPr="00890FCC">
        <w:rPr>
          <w:noProof/>
          <w:lang w:val="en-US"/>
        </w:rPr>
        <w:t>, pp. 60–64, 2021, doi: 10.1145/3453800.3453812.</w:t>
      </w:r>
    </w:p>
    <w:p w14:paraId="2E813E4B" w14:textId="77777777" w:rsidR="007D2B4F" w:rsidRPr="00890FCC" w:rsidRDefault="007D2B4F" w:rsidP="007D2B4F">
      <w:pPr>
        <w:widowControl w:val="0"/>
        <w:autoSpaceDE w:val="0"/>
        <w:autoSpaceDN w:val="0"/>
        <w:adjustRightInd w:val="0"/>
        <w:ind w:left="640" w:hanging="640"/>
        <w:rPr>
          <w:noProof/>
          <w:lang w:val="en-US"/>
        </w:rPr>
      </w:pPr>
      <w:r w:rsidRPr="00890FCC">
        <w:rPr>
          <w:noProof/>
          <w:lang w:val="en-US"/>
        </w:rPr>
        <w:t>[3]</w:t>
      </w:r>
      <w:r w:rsidRPr="00890FCC">
        <w:rPr>
          <w:noProof/>
          <w:lang w:val="en-US"/>
        </w:rPr>
        <w:tab/>
        <w:t>V. Kotu and B. Deshpande, “Chapter 12 - Time Series Forecasting,” V. Kotu and B. B. T.-D. S. (Second E. Deshpande, Eds. Morgan Kaufmann, 2019, pp. 395–445.</w:t>
      </w:r>
    </w:p>
    <w:p w14:paraId="2F3F9A64" w14:textId="77777777" w:rsidR="007D2B4F" w:rsidRPr="00890FCC" w:rsidRDefault="007D2B4F" w:rsidP="007D2B4F">
      <w:pPr>
        <w:widowControl w:val="0"/>
        <w:autoSpaceDE w:val="0"/>
        <w:autoSpaceDN w:val="0"/>
        <w:adjustRightInd w:val="0"/>
        <w:ind w:left="640" w:hanging="640"/>
        <w:rPr>
          <w:noProof/>
          <w:lang w:val="en-US"/>
        </w:rPr>
      </w:pPr>
      <w:r w:rsidRPr="00890FCC">
        <w:rPr>
          <w:noProof/>
          <w:lang w:val="en-US"/>
        </w:rPr>
        <w:t>[4]</w:t>
      </w:r>
      <w:r w:rsidRPr="00890FCC">
        <w:rPr>
          <w:noProof/>
          <w:lang w:val="en-US"/>
        </w:rPr>
        <w:tab/>
        <w:t xml:space="preserve">K. Zhou, W. Wang, L. Huang, and B. Liu, “Comparative study on the time series forecasting of web traffic based on statistical model and Generative Adversarial model,” </w:t>
      </w:r>
      <w:r w:rsidRPr="00890FCC">
        <w:rPr>
          <w:i/>
          <w:iCs/>
          <w:noProof/>
          <w:lang w:val="en-US"/>
        </w:rPr>
        <w:t>Knowledge-Based Syst.</w:t>
      </w:r>
      <w:r w:rsidRPr="00890FCC">
        <w:rPr>
          <w:noProof/>
          <w:lang w:val="en-US"/>
        </w:rPr>
        <w:t>, vol. 213, p. 106467, Feb. 2021, doi: 10.1016/J.KNOSYS.2020.106467.</w:t>
      </w:r>
    </w:p>
    <w:p w14:paraId="3612AB52" w14:textId="77777777" w:rsidR="007D2B4F" w:rsidRPr="00890FCC" w:rsidRDefault="007D2B4F" w:rsidP="007D2B4F">
      <w:pPr>
        <w:widowControl w:val="0"/>
        <w:autoSpaceDE w:val="0"/>
        <w:autoSpaceDN w:val="0"/>
        <w:adjustRightInd w:val="0"/>
        <w:ind w:left="640" w:hanging="640"/>
        <w:rPr>
          <w:noProof/>
          <w:lang w:val="en-US"/>
        </w:rPr>
      </w:pPr>
      <w:r w:rsidRPr="00890FCC">
        <w:rPr>
          <w:noProof/>
          <w:lang w:val="en-US"/>
        </w:rPr>
        <w:t>[5]</w:t>
      </w:r>
      <w:r w:rsidRPr="00890FCC">
        <w:rPr>
          <w:noProof/>
          <w:lang w:val="en-US"/>
        </w:rPr>
        <w:tab/>
        <w:t xml:space="preserve">S. Hochreiter and J. Schmidhuber, “Long Short-Term Memory,” </w:t>
      </w:r>
      <w:r w:rsidRPr="00890FCC">
        <w:rPr>
          <w:i/>
          <w:iCs/>
          <w:noProof/>
          <w:lang w:val="en-US"/>
        </w:rPr>
        <w:t>Neural Comput.</w:t>
      </w:r>
      <w:r w:rsidRPr="00890FCC">
        <w:rPr>
          <w:noProof/>
          <w:lang w:val="en-US"/>
        </w:rPr>
        <w:t>, vol. 9, no. 8, pp. 1735–1780, Nov. 1997, doi: 10.1162/NECO.1997.9.8.1735.</w:t>
      </w:r>
    </w:p>
    <w:p w14:paraId="05433D16" w14:textId="77777777" w:rsidR="007D2B4F" w:rsidRPr="00890FCC" w:rsidRDefault="007D2B4F" w:rsidP="007D2B4F">
      <w:pPr>
        <w:widowControl w:val="0"/>
        <w:autoSpaceDE w:val="0"/>
        <w:autoSpaceDN w:val="0"/>
        <w:adjustRightInd w:val="0"/>
        <w:ind w:left="640" w:hanging="640"/>
        <w:rPr>
          <w:noProof/>
          <w:lang w:val="en-US"/>
        </w:rPr>
      </w:pPr>
      <w:r w:rsidRPr="00890FCC">
        <w:rPr>
          <w:noProof/>
          <w:lang w:val="en-US"/>
        </w:rPr>
        <w:t>[6]</w:t>
      </w:r>
      <w:r w:rsidRPr="00890FCC">
        <w:rPr>
          <w:noProof/>
          <w:lang w:val="en-US"/>
        </w:rPr>
        <w:tab/>
        <w:t xml:space="preserve">K. Zhou, W. Wang, L. Huang, and B. Liu, “Comparative study on the time series forecasting of web traffic based on statistical model and Generative Adversarial model,” </w:t>
      </w:r>
      <w:r w:rsidRPr="00890FCC">
        <w:rPr>
          <w:i/>
          <w:iCs/>
          <w:noProof/>
          <w:lang w:val="en-US"/>
        </w:rPr>
        <w:t>Knowledge-Based Syst.</w:t>
      </w:r>
      <w:r w:rsidRPr="00890FCC">
        <w:rPr>
          <w:noProof/>
          <w:lang w:val="en-US"/>
        </w:rPr>
        <w:t>, vol. 213, Feb. 2021, doi: 10.1016/J.KNOSYS.2020.106467.</w:t>
      </w:r>
    </w:p>
    <w:p w14:paraId="7F8B35BA" w14:textId="77777777" w:rsidR="007D2B4F" w:rsidRPr="00890FCC" w:rsidRDefault="007D2B4F" w:rsidP="007D2B4F">
      <w:pPr>
        <w:widowControl w:val="0"/>
        <w:autoSpaceDE w:val="0"/>
        <w:autoSpaceDN w:val="0"/>
        <w:adjustRightInd w:val="0"/>
        <w:ind w:left="640" w:hanging="640"/>
        <w:rPr>
          <w:noProof/>
          <w:lang w:val="en-US"/>
        </w:rPr>
      </w:pPr>
      <w:r w:rsidRPr="00890FCC">
        <w:rPr>
          <w:noProof/>
          <w:lang w:val="en-US"/>
        </w:rPr>
        <w:t>[7]</w:t>
      </w:r>
      <w:r w:rsidRPr="00890FCC">
        <w:rPr>
          <w:noProof/>
          <w:lang w:val="en-US"/>
        </w:rPr>
        <w:tab/>
        <w:t>“Prophet: forecasting at scale.” https://research.facebook.com/blog/2017/2/prophet-forecasting-at-scale/ (accessed Oct. 24, 2020).</w:t>
      </w:r>
    </w:p>
    <w:p w14:paraId="1A991E61" w14:textId="77777777" w:rsidR="007D2B4F" w:rsidRPr="00890FCC" w:rsidRDefault="007D2B4F" w:rsidP="007D2B4F">
      <w:pPr>
        <w:widowControl w:val="0"/>
        <w:autoSpaceDE w:val="0"/>
        <w:autoSpaceDN w:val="0"/>
        <w:adjustRightInd w:val="0"/>
        <w:ind w:left="640" w:hanging="640"/>
        <w:rPr>
          <w:noProof/>
          <w:lang w:val="en-US"/>
        </w:rPr>
      </w:pPr>
      <w:r w:rsidRPr="00890FCC">
        <w:rPr>
          <w:noProof/>
          <w:lang w:val="en-US"/>
        </w:rPr>
        <w:t>[8]</w:t>
      </w:r>
      <w:r w:rsidRPr="00890FCC">
        <w:rPr>
          <w:noProof/>
          <w:lang w:val="en-US"/>
        </w:rPr>
        <w:tab/>
        <w:t xml:space="preserve">R. Casado-Vara, A. M. del Rey, D. Pérez-Palau, L. De-La-fuente-valentín, and J. M. Corchado, “Web Traffic Time Series Forecasting Using LSTM Neural Networks with Distributed Asynchronous Training,” </w:t>
      </w:r>
      <w:r w:rsidRPr="00890FCC">
        <w:rPr>
          <w:i/>
          <w:iCs/>
          <w:noProof/>
          <w:lang w:val="en-US"/>
        </w:rPr>
        <w:t>Math. 2021, Vol. 9, Page 421</w:t>
      </w:r>
      <w:r w:rsidRPr="00890FCC">
        <w:rPr>
          <w:noProof/>
          <w:lang w:val="en-US"/>
        </w:rPr>
        <w:t>, vol. 9, no. 4, p. 421, Feb. 2021, doi: 10.3390/MATH9040421.</w:t>
      </w:r>
    </w:p>
    <w:p w14:paraId="7F2F21D0" w14:textId="77777777" w:rsidR="007D2B4F" w:rsidRPr="00890FCC" w:rsidRDefault="007D2B4F" w:rsidP="007D2B4F">
      <w:pPr>
        <w:widowControl w:val="0"/>
        <w:autoSpaceDE w:val="0"/>
        <w:autoSpaceDN w:val="0"/>
        <w:adjustRightInd w:val="0"/>
        <w:ind w:left="640" w:hanging="640"/>
        <w:rPr>
          <w:noProof/>
          <w:lang w:val="en-US"/>
        </w:rPr>
      </w:pPr>
      <w:r w:rsidRPr="00890FCC">
        <w:rPr>
          <w:noProof/>
          <w:lang w:val="en-US"/>
        </w:rPr>
        <w:t>[9]</w:t>
      </w:r>
      <w:r w:rsidRPr="00890FCC">
        <w:rPr>
          <w:noProof/>
          <w:lang w:val="en-US"/>
        </w:rPr>
        <w:tab/>
        <w:t xml:space="preserve">W. Wang and Y. Lu, “Analysis of the Mean Absolute Error (MAE) and the Root Mean Square Error (RMSE) in Assessing Rounding Model,” in </w:t>
      </w:r>
      <w:r w:rsidRPr="00890FCC">
        <w:rPr>
          <w:i/>
          <w:iCs/>
          <w:noProof/>
          <w:lang w:val="en-US"/>
        </w:rPr>
        <w:t>IOP Conference Series: Materials Science and Engineering</w:t>
      </w:r>
      <w:r w:rsidRPr="00890FCC">
        <w:rPr>
          <w:noProof/>
          <w:lang w:val="en-US"/>
        </w:rPr>
        <w:t>, 2018, vol. 324, no. 1, doi: 10.1088/1757-899X/324/1/012049.</w:t>
      </w:r>
    </w:p>
    <w:p w14:paraId="4E3119B4" w14:textId="77777777" w:rsidR="007D2B4F" w:rsidRPr="00890FCC" w:rsidRDefault="007D2B4F" w:rsidP="007D2B4F">
      <w:pPr>
        <w:widowControl w:val="0"/>
        <w:autoSpaceDE w:val="0"/>
        <w:autoSpaceDN w:val="0"/>
        <w:adjustRightInd w:val="0"/>
        <w:ind w:left="640" w:hanging="640"/>
        <w:rPr>
          <w:noProof/>
          <w:lang w:val="en-US"/>
        </w:rPr>
      </w:pPr>
      <w:r w:rsidRPr="00890FCC">
        <w:rPr>
          <w:noProof/>
          <w:lang w:val="en-US"/>
        </w:rPr>
        <w:t>[10]</w:t>
      </w:r>
      <w:r w:rsidRPr="00890FCC">
        <w:rPr>
          <w:noProof/>
          <w:lang w:val="en-US"/>
        </w:rPr>
        <w:tab/>
        <w:t xml:space="preserve">G. P. Meyer, “An Alternative Probabilistic Interpretation of the Huber Loss,” in </w:t>
      </w:r>
      <w:r w:rsidRPr="00890FCC">
        <w:rPr>
          <w:i/>
          <w:iCs/>
          <w:noProof/>
          <w:lang w:val="en-US"/>
        </w:rPr>
        <w:t>Proceedings of the IEEE Computer Society Conference on Computer Vision and Pattern Recognition</w:t>
      </w:r>
      <w:r w:rsidRPr="00890FCC">
        <w:rPr>
          <w:noProof/>
          <w:lang w:val="en-US"/>
        </w:rPr>
        <w:t>, 2021, pp. 5257–5265, doi: 10.1109/CVPR46437.2021.00522.</w:t>
      </w:r>
    </w:p>
    <w:p w14:paraId="4CB3F305" w14:textId="77777777" w:rsidR="007D2B4F" w:rsidRPr="00890FCC" w:rsidRDefault="007D2B4F" w:rsidP="007D2B4F">
      <w:pPr>
        <w:widowControl w:val="0"/>
        <w:autoSpaceDE w:val="0"/>
        <w:autoSpaceDN w:val="0"/>
        <w:adjustRightInd w:val="0"/>
        <w:ind w:left="640" w:hanging="640"/>
        <w:rPr>
          <w:noProof/>
          <w:lang w:val="en-US"/>
        </w:rPr>
      </w:pPr>
      <w:r w:rsidRPr="00890FCC">
        <w:rPr>
          <w:noProof/>
          <w:lang w:val="en-US"/>
        </w:rPr>
        <w:t>[11]</w:t>
      </w:r>
      <w:r w:rsidRPr="00890FCC">
        <w:rPr>
          <w:noProof/>
          <w:lang w:val="en-US"/>
        </w:rPr>
        <w:tab/>
        <w:t>“Web Traffic Time Series Forecasting,” 2017. https://www.kaggle.com/c/web-traffic-time-series-forecasting/discussion/39367 (accessed Oct. 12, 2022).</w:t>
      </w:r>
    </w:p>
    <w:p w14:paraId="2E7EDE7C" w14:textId="77777777" w:rsidR="007D2B4F" w:rsidRPr="00890FCC" w:rsidRDefault="007D2B4F" w:rsidP="007D2B4F">
      <w:pPr>
        <w:widowControl w:val="0"/>
        <w:autoSpaceDE w:val="0"/>
        <w:autoSpaceDN w:val="0"/>
        <w:adjustRightInd w:val="0"/>
        <w:ind w:left="640" w:hanging="640"/>
        <w:rPr>
          <w:noProof/>
          <w:lang w:val="en-US"/>
        </w:rPr>
      </w:pPr>
      <w:r w:rsidRPr="00890FCC">
        <w:rPr>
          <w:noProof/>
          <w:lang w:val="en-US"/>
        </w:rPr>
        <w:t>[12]</w:t>
      </w:r>
      <w:r w:rsidRPr="00890FCC">
        <w:rPr>
          <w:noProof/>
          <w:lang w:val="en-US"/>
        </w:rPr>
        <w:tab/>
        <w:t>“Choosing the correct error metric: MAPE vs. sMAPE,” 2020. https://towardsdatascience.com/choosing-the-correct-error-metric-mape-vs-smape-5328dec53fac (accessed Oct. 12, 2022).</w:t>
      </w:r>
    </w:p>
    <w:p w14:paraId="542A0274" w14:textId="77777777" w:rsidR="007D2B4F" w:rsidRPr="00890FCC" w:rsidRDefault="007D2B4F" w:rsidP="007D2B4F">
      <w:pPr>
        <w:widowControl w:val="0"/>
        <w:autoSpaceDE w:val="0"/>
        <w:autoSpaceDN w:val="0"/>
        <w:adjustRightInd w:val="0"/>
        <w:ind w:left="640" w:hanging="640"/>
        <w:rPr>
          <w:noProof/>
          <w:lang w:val="en-US"/>
        </w:rPr>
      </w:pPr>
      <w:r w:rsidRPr="00890FCC">
        <w:rPr>
          <w:noProof/>
          <w:lang w:val="en-US"/>
        </w:rPr>
        <w:t>[13]</w:t>
      </w:r>
      <w:r w:rsidRPr="00890FCC">
        <w:rPr>
          <w:noProof/>
          <w:lang w:val="en-US"/>
        </w:rPr>
        <w:tab/>
        <w:t>C. Kuranga and N. Pillay, “A comparative study of nonlinear regression and autoregressive techniques in hybrid with particle swarm optimization for time-</w:t>
      </w:r>
      <w:r w:rsidRPr="00890FCC">
        <w:rPr>
          <w:noProof/>
          <w:lang w:val="en-US"/>
        </w:rPr>
        <w:lastRenderedPageBreak/>
        <w:t xml:space="preserve">series forecasting,” </w:t>
      </w:r>
      <w:r w:rsidRPr="00890FCC">
        <w:rPr>
          <w:i/>
          <w:iCs/>
          <w:noProof/>
          <w:lang w:val="en-US"/>
        </w:rPr>
        <w:t>Expert Syst. Appl.</w:t>
      </w:r>
      <w:r w:rsidRPr="00890FCC">
        <w:rPr>
          <w:noProof/>
          <w:lang w:val="en-US"/>
        </w:rPr>
        <w:t>, vol. 190, Mar. 2022, doi: 10.1016/j.eswa.2021.116163.</w:t>
      </w:r>
    </w:p>
    <w:p w14:paraId="6AACF9F3" w14:textId="77777777" w:rsidR="007D2B4F" w:rsidRPr="00890FCC" w:rsidRDefault="007D2B4F" w:rsidP="007D2B4F">
      <w:pPr>
        <w:widowControl w:val="0"/>
        <w:autoSpaceDE w:val="0"/>
        <w:autoSpaceDN w:val="0"/>
        <w:adjustRightInd w:val="0"/>
        <w:ind w:left="640" w:hanging="640"/>
        <w:rPr>
          <w:noProof/>
          <w:lang w:val="en-US"/>
        </w:rPr>
      </w:pPr>
      <w:r w:rsidRPr="00890FCC">
        <w:rPr>
          <w:noProof/>
          <w:lang w:val="en-US"/>
        </w:rPr>
        <w:t>[14]</w:t>
      </w:r>
      <w:r w:rsidRPr="00890FCC">
        <w:rPr>
          <w:noProof/>
          <w:lang w:val="en-US"/>
        </w:rPr>
        <w:tab/>
        <w:t xml:space="preserve">P. Khanarsa, A. Luangsodsai, K. Sinapiromsaran, I. F. Astachova, K. A. Makoviy, and Y. V Khitskova, “Possibilities for predicting the state of usability web resources,” </w:t>
      </w:r>
      <w:r w:rsidRPr="00890FCC">
        <w:rPr>
          <w:i/>
          <w:iCs/>
          <w:noProof/>
          <w:lang w:val="en-US"/>
        </w:rPr>
        <w:t>J. Phys. Conf. Ser.</w:t>
      </w:r>
      <w:r w:rsidRPr="00890FCC">
        <w:rPr>
          <w:noProof/>
          <w:lang w:val="en-US"/>
        </w:rPr>
        <w:t>, vol. 1902, no. 1, p. 012029, May 2021, doi: 10.1088/1742-6596/1902/1/012029.</w:t>
      </w:r>
    </w:p>
    <w:p w14:paraId="08FDC901" w14:textId="77777777" w:rsidR="007D2B4F" w:rsidRPr="00890FCC" w:rsidRDefault="007D2B4F" w:rsidP="007D2B4F">
      <w:pPr>
        <w:widowControl w:val="0"/>
        <w:autoSpaceDE w:val="0"/>
        <w:autoSpaceDN w:val="0"/>
        <w:adjustRightInd w:val="0"/>
        <w:ind w:left="640" w:hanging="640"/>
        <w:rPr>
          <w:noProof/>
          <w:lang w:val="en-US"/>
        </w:rPr>
      </w:pPr>
      <w:r w:rsidRPr="00890FCC">
        <w:rPr>
          <w:noProof/>
          <w:lang w:val="en-US"/>
        </w:rPr>
        <w:t>[15]</w:t>
      </w:r>
      <w:r w:rsidRPr="00890FCC">
        <w:rPr>
          <w:noProof/>
          <w:lang w:val="en-US"/>
        </w:rPr>
        <w:tab/>
        <w:t>D. Deng, F. Karl, F. Hutter, B. Bischl, and M. Lindauer, “Efficient Automated Deep Learning for Time Series Forecasting,” 2022, Accessed: Oct. 04, 2022. [Online]. Available: https://github.com/automl/Auto-PyTorch.</w:t>
      </w:r>
    </w:p>
    <w:p w14:paraId="0B14EA28" w14:textId="77777777" w:rsidR="007D2B4F" w:rsidRPr="00890FCC" w:rsidRDefault="007D2B4F" w:rsidP="007D2B4F">
      <w:pPr>
        <w:widowControl w:val="0"/>
        <w:autoSpaceDE w:val="0"/>
        <w:autoSpaceDN w:val="0"/>
        <w:adjustRightInd w:val="0"/>
        <w:ind w:left="640" w:hanging="640"/>
        <w:rPr>
          <w:noProof/>
          <w:lang w:val="en-US"/>
        </w:rPr>
      </w:pPr>
      <w:r w:rsidRPr="00890FCC">
        <w:rPr>
          <w:noProof/>
          <w:lang w:val="en-US"/>
        </w:rPr>
        <w:t>[16]</w:t>
      </w:r>
      <w:r w:rsidRPr="00890FCC">
        <w:rPr>
          <w:noProof/>
          <w:lang w:val="en-US"/>
        </w:rPr>
        <w:tab/>
        <w:t xml:space="preserve">S. Xu, C. Han, and C. Ran, “A Time Series Combined Forecasting Model Based on Prophet-LGBM,” </w:t>
      </w:r>
      <w:r w:rsidRPr="00890FCC">
        <w:rPr>
          <w:i/>
          <w:iCs/>
          <w:noProof/>
          <w:lang w:val="en-US"/>
        </w:rPr>
        <w:t>ACM Int. Conf. Proceeding Ser.</w:t>
      </w:r>
      <w:r w:rsidRPr="00890FCC">
        <w:rPr>
          <w:noProof/>
          <w:lang w:val="en-US"/>
        </w:rPr>
        <w:t>, May 2021, doi: 10.1145/3469213.3470280.</w:t>
      </w:r>
    </w:p>
    <w:p w14:paraId="3C67BC40" w14:textId="77777777" w:rsidR="007D2B4F" w:rsidRPr="00890FCC" w:rsidRDefault="007D2B4F" w:rsidP="007D2B4F">
      <w:pPr>
        <w:widowControl w:val="0"/>
        <w:autoSpaceDE w:val="0"/>
        <w:autoSpaceDN w:val="0"/>
        <w:adjustRightInd w:val="0"/>
        <w:ind w:left="640" w:hanging="640"/>
        <w:rPr>
          <w:noProof/>
          <w:lang w:val="en-US"/>
        </w:rPr>
      </w:pPr>
      <w:r w:rsidRPr="00890FCC">
        <w:rPr>
          <w:noProof/>
          <w:lang w:val="en-US"/>
        </w:rPr>
        <w:t>[17]</w:t>
      </w:r>
      <w:r w:rsidRPr="00890FCC">
        <w:rPr>
          <w:noProof/>
          <w:lang w:val="en-US"/>
        </w:rPr>
        <w:tab/>
        <w:t>“The M3-Competition Database.” https://forecasters.org/resources/time-series-data/m3-competition/ (accessed Oct. 18, 2022).</w:t>
      </w:r>
    </w:p>
    <w:p w14:paraId="72ADB42B" w14:textId="77777777" w:rsidR="007D2B4F" w:rsidRPr="007D2B4F" w:rsidRDefault="007D2B4F" w:rsidP="007D2B4F">
      <w:pPr>
        <w:widowControl w:val="0"/>
        <w:autoSpaceDE w:val="0"/>
        <w:autoSpaceDN w:val="0"/>
        <w:adjustRightInd w:val="0"/>
        <w:ind w:left="640" w:hanging="640"/>
        <w:rPr>
          <w:noProof/>
        </w:rPr>
      </w:pPr>
      <w:r w:rsidRPr="00890FCC">
        <w:rPr>
          <w:noProof/>
          <w:lang w:val="en-US"/>
        </w:rPr>
        <w:t>[18]</w:t>
      </w:r>
      <w:r w:rsidRPr="00890FCC">
        <w:rPr>
          <w:noProof/>
          <w:lang w:val="en-US"/>
        </w:rPr>
        <w:tab/>
        <w:t xml:space="preserve">A. Botchkarev, “Performance Metrics (Error Measures) in Machine Learning Regression, Forecasting and Prognostics: Properties and Typology,” 2018, [Online]. </w:t>
      </w:r>
      <w:r w:rsidRPr="007D2B4F">
        <w:rPr>
          <w:noProof/>
        </w:rPr>
        <w:t>Available: http://arxiv.org/abs/1809.03006.</w:t>
      </w:r>
    </w:p>
    <w:p w14:paraId="3E6AD632" w14:textId="70D61D5D" w:rsidR="00C016C7" w:rsidRPr="00605890" w:rsidRDefault="008B2A42" w:rsidP="00C016C7">
      <w:ins w:id="24" w:author="enrique gauto sand" w:date="2022-10-07T17:52:00Z">
        <w:r>
          <w:rPr>
            <w:lang w:val="en-US"/>
          </w:rPr>
          <w:fldChar w:fldCharType="end"/>
        </w:r>
      </w:ins>
    </w:p>
    <w:p w14:paraId="18EB14AA" w14:textId="35AACAB3" w:rsidR="004833B4" w:rsidRPr="00605890" w:rsidRDefault="004833B4" w:rsidP="004833B4"/>
    <w:p w14:paraId="7F1AA20C" w14:textId="77777777" w:rsidR="004833B4" w:rsidRPr="00605890" w:rsidRDefault="004833B4" w:rsidP="004833B4"/>
    <w:p w14:paraId="5D527CDB" w14:textId="77777777" w:rsidR="002F2B1E" w:rsidRPr="00605890" w:rsidRDefault="002F2B1E" w:rsidP="005A39A9">
      <w:pPr>
        <w:tabs>
          <w:tab w:val="left" w:pos="5880"/>
        </w:tabs>
      </w:pPr>
    </w:p>
    <w:sectPr w:rsidR="002F2B1E" w:rsidRPr="00605890" w:rsidSect="00130CAD">
      <w:footerReference w:type="default" r:id="rId8"/>
      <w:pgSz w:w="11907" w:h="16840" w:code="9"/>
      <w:pgMar w:top="2268" w:right="1418" w:bottom="1418" w:left="2268" w:header="709" w:footer="709"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EE4E369" w14:textId="77777777" w:rsidR="00AC5D20" w:rsidRDefault="00AC5D20" w:rsidP="00F83EC8">
      <w:r>
        <w:separator/>
      </w:r>
    </w:p>
  </w:endnote>
  <w:endnote w:type="continuationSeparator" w:id="0">
    <w:p w14:paraId="5DA98996" w14:textId="77777777" w:rsidR="00AC5D20" w:rsidRDefault="00AC5D20" w:rsidP="00F83EC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DejaVu Sans">
    <w:altName w:val="Arial"/>
    <w:charset w:val="00"/>
    <w:family w:val="swiss"/>
    <w:pitch w:val="variable"/>
  </w:font>
  <w:font w:name="Verdana">
    <w:panose1 w:val="020B0604030504040204"/>
    <w:charset w:val="00"/>
    <w:family w:val="swiss"/>
    <w:pitch w:val="variable"/>
    <w:sig w:usb0="A0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51002262"/>
      <w:docPartObj>
        <w:docPartGallery w:val="Page Numbers (Bottom of Page)"/>
        <w:docPartUnique/>
      </w:docPartObj>
    </w:sdtPr>
    <w:sdtEndPr/>
    <w:sdtContent>
      <w:p w14:paraId="2152A4CC" w14:textId="6EBFA4C8" w:rsidR="00410C51" w:rsidRDefault="00410C51">
        <w:pPr>
          <w:pStyle w:val="Piedepgina"/>
          <w:jc w:val="center"/>
        </w:pPr>
        <w:r>
          <w:fldChar w:fldCharType="begin"/>
        </w:r>
        <w:r>
          <w:instrText>PAGE   \* MERGEFORMAT</w:instrText>
        </w:r>
        <w:r>
          <w:fldChar w:fldCharType="separate"/>
        </w:r>
        <w:r w:rsidR="00EF16D5">
          <w:rPr>
            <w:noProof/>
          </w:rPr>
          <w:t>7</w:t>
        </w:r>
        <w:r>
          <w:fldChar w:fldCharType="end"/>
        </w:r>
      </w:p>
    </w:sdtContent>
  </w:sdt>
  <w:p w14:paraId="63D41CAA" w14:textId="77777777" w:rsidR="00410C51" w:rsidRDefault="00410C51">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757A187" w14:textId="77777777" w:rsidR="00AC5D20" w:rsidRDefault="00AC5D20" w:rsidP="00F83EC8">
      <w:r>
        <w:separator/>
      </w:r>
    </w:p>
  </w:footnote>
  <w:footnote w:type="continuationSeparator" w:id="0">
    <w:p w14:paraId="54A17397" w14:textId="77777777" w:rsidR="00AC5D20" w:rsidRDefault="00AC5D20" w:rsidP="00F83EC8">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0C34B7A"/>
    <w:multiLevelType w:val="hybridMultilevel"/>
    <w:tmpl w:val="BD5E44DC"/>
    <w:lvl w:ilvl="0" w:tplc="1B447D16">
      <w:start w:val="1"/>
      <w:numFmt w:val="decimal"/>
      <w:lvlText w:val="4.2.%1"/>
      <w:lvlJc w:val="left"/>
      <w:pPr>
        <w:ind w:left="720" w:hanging="360"/>
      </w:pPr>
      <w:rPr>
        <w:rFonts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1" w15:restartNumberingAfterBreak="0">
    <w:nsid w:val="22821155"/>
    <w:multiLevelType w:val="hybridMultilevel"/>
    <w:tmpl w:val="2E6EC248"/>
    <w:lvl w:ilvl="0" w:tplc="BEC04BD2">
      <w:start w:val="1"/>
      <w:numFmt w:val="decimal"/>
      <w:lvlText w:val="2.%1."/>
      <w:lvlJc w:val="left"/>
      <w:pPr>
        <w:ind w:left="720" w:hanging="360"/>
      </w:pPr>
      <w:rPr>
        <w:rFonts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2" w15:restartNumberingAfterBreak="0">
    <w:nsid w:val="2C770BD0"/>
    <w:multiLevelType w:val="hybridMultilevel"/>
    <w:tmpl w:val="2DB85D8A"/>
    <w:lvl w:ilvl="0" w:tplc="18642AFA">
      <w:start w:val="1"/>
      <w:numFmt w:val="decimal"/>
      <w:lvlText w:val="4.%1"/>
      <w:lvlJc w:val="left"/>
      <w:pPr>
        <w:ind w:left="788" w:hanging="360"/>
      </w:pPr>
      <w:rPr>
        <w:rFonts w:hint="default"/>
      </w:rPr>
    </w:lvl>
    <w:lvl w:ilvl="1" w:tplc="2C0A0019" w:tentative="1">
      <w:start w:val="1"/>
      <w:numFmt w:val="lowerLetter"/>
      <w:lvlText w:val="%2."/>
      <w:lvlJc w:val="left"/>
      <w:pPr>
        <w:ind w:left="1508" w:hanging="360"/>
      </w:pPr>
    </w:lvl>
    <w:lvl w:ilvl="2" w:tplc="2C0A001B" w:tentative="1">
      <w:start w:val="1"/>
      <w:numFmt w:val="lowerRoman"/>
      <w:lvlText w:val="%3."/>
      <w:lvlJc w:val="right"/>
      <w:pPr>
        <w:ind w:left="2228" w:hanging="180"/>
      </w:pPr>
    </w:lvl>
    <w:lvl w:ilvl="3" w:tplc="2C0A000F" w:tentative="1">
      <w:start w:val="1"/>
      <w:numFmt w:val="decimal"/>
      <w:lvlText w:val="%4."/>
      <w:lvlJc w:val="left"/>
      <w:pPr>
        <w:ind w:left="2948" w:hanging="360"/>
      </w:pPr>
    </w:lvl>
    <w:lvl w:ilvl="4" w:tplc="2C0A0019" w:tentative="1">
      <w:start w:val="1"/>
      <w:numFmt w:val="lowerLetter"/>
      <w:lvlText w:val="%5."/>
      <w:lvlJc w:val="left"/>
      <w:pPr>
        <w:ind w:left="3668" w:hanging="360"/>
      </w:pPr>
    </w:lvl>
    <w:lvl w:ilvl="5" w:tplc="2C0A001B" w:tentative="1">
      <w:start w:val="1"/>
      <w:numFmt w:val="lowerRoman"/>
      <w:lvlText w:val="%6."/>
      <w:lvlJc w:val="right"/>
      <w:pPr>
        <w:ind w:left="4388" w:hanging="180"/>
      </w:pPr>
    </w:lvl>
    <w:lvl w:ilvl="6" w:tplc="2C0A000F" w:tentative="1">
      <w:start w:val="1"/>
      <w:numFmt w:val="decimal"/>
      <w:lvlText w:val="%7."/>
      <w:lvlJc w:val="left"/>
      <w:pPr>
        <w:ind w:left="5108" w:hanging="360"/>
      </w:pPr>
    </w:lvl>
    <w:lvl w:ilvl="7" w:tplc="2C0A0019" w:tentative="1">
      <w:start w:val="1"/>
      <w:numFmt w:val="lowerLetter"/>
      <w:lvlText w:val="%8."/>
      <w:lvlJc w:val="left"/>
      <w:pPr>
        <w:ind w:left="5828" w:hanging="360"/>
      </w:pPr>
    </w:lvl>
    <w:lvl w:ilvl="8" w:tplc="2C0A001B" w:tentative="1">
      <w:start w:val="1"/>
      <w:numFmt w:val="lowerRoman"/>
      <w:lvlText w:val="%9."/>
      <w:lvlJc w:val="right"/>
      <w:pPr>
        <w:ind w:left="6548" w:hanging="180"/>
      </w:pPr>
    </w:lvl>
  </w:abstractNum>
  <w:abstractNum w:abstractNumId="3" w15:restartNumberingAfterBreak="0">
    <w:nsid w:val="308E77B3"/>
    <w:multiLevelType w:val="multilevel"/>
    <w:tmpl w:val="B646273A"/>
    <w:lvl w:ilvl="0">
      <w:start w:val="1"/>
      <w:numFmt w:val="decimal"/>
      <w:lvlText w:val="1.%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15:restartNumberingAfterBreak="0">
    <w:nsid w:val="3C81694F"/>
    <w:multiLevelType w:val="hybridMultilevel"/>
    <w:tmpl w:val="7D42E50A"/>
    <w:lvl w:ilvl="0" w:tplc="2C0A0001">
      <w:start w:val="1"/>
      <w:numFmt w:val="bullet"/>
      <w:lvlText w:val=""/>
      <w:lvlJc w:val="left"/>
      <w:pPr>
        <w:ind w:left="720" w:hanging="360"/>
      </w:pPr>
      <w:rPr>
        <w:rFonts w:ascii="Symbol" w:hAnsi="Symbol"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5" w15:restartNumberingAfterBreak="0">
    <w:nsid w:val="3D900567"/>
    <w:multiLevelType w:val="hybridMultilevel"/>
    <w:tmpl w:val="D354D35C"/>
    <w:lvl w:ilvl="0" w:tplc="2C0A0001">
      <w:start w:val="1"/>
      <w:numFmt w:val="bullet"/>
      <w:lvlText w:val=""/>
      <w:lvlJc w:val="left"/>
      <w:pPr>
        <w:ind w:left="720" w:hanging="360"/>
      </w:pPr>
      <w:rPr>
        <w:rFonts w:ascii="Symbol" w:hAnsi="Symbol"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6" w15:restartNumberingAfterBreak="0">
    <w:nsid w:val="423F387D"/>
    <w:multiLevelType w:val="hybridMultilevel"/>
    <w:tmpl w:val="A3EAC3F2"/>
    <w:lvl w:ilvl="0" w:tplc="2C0A0001">
      <w:start w:val="1"/>
      <w:numFmt w:val="bullet"/>
      <w:lvlText w:val=""/>
      <w:lvlJc w:val="left"/>
      <w:pPr>
        <w:ind w:left="1800" w:hanging="360"/>
      </w:pPr>
      <w:rPr>
        <w:rFonts w:ascii="Symbol" w:hAnsi="Symbol" w:hint="default"/>
      </w:rPr>
    </w:lvl>
    <w:lvl w:ilvl="1" w:tplc="2C0A0003" w:tentative="1">
      <w:start w:val="1"/>
      <w:numFmt w:val="bullet"/>
      <w:lvlText w:val="o"/>
      <w:lvlJc w:val="left"/>
      <w:pPr>
        <w:ind w:left="2520" w:hanging="360"/>
      </w:pPr>
      <w:rPr>
        <w:rFonts w:ascii="Courier New" w:hAnsi="Courier New" w:cs="Courier New" w:hint="default"/>
      </w:rPr>
    </w:lvl>
    <w:lvl w:ilvl="2" w:tplc="2C0A0005" w:tentative="1">
      <w:start w:val="1"/>
      <w:numFmt w:val="bullet"/>
      <w:lvlText w:val=""/>
      <w:lvlJc w:val="left"/>
      <w:pPr>
        <w:ind w:left="3240" w:hanging="360"/>
      </w:pPr>
      <w:rPr>
        <w:rFonts w:ascii="Wingdings" w:hAnsi="Wingdings" w:hint="default"/>
      </w:rPr>
    </w:lvl>
    <w:lvl w:ilvl="3" w:tplc="2C0A0001" w:tentative="1">
      <w:start w:val="1"/>
      <w:numFmt w:val="bullet"/>
      <w:lvlText w:val=""/>
      <w:lvlJc w:val="left"/>
      <w:pPr>
        <w:ind w:left="3960" w:hanging="360"/>
      </w:pPr>
      <w:rPr>
        <w:rFonts w:ascii="Symbol" w:hAnsi="Symbol" w:hint="default"/>
      </w:rPr>
    </w:lvl>
    <w:lvl w:ilvl="4" w:tplc="2C0A0003" w:tentative="1">
      <w:start w:val="1"/>
      <w:numFmt w:val="bullet"/>
      <w:lvlText w:val="o"/>
      <w:lvlJc w:val="left"/>
      <w:pPr>
        <w:ind w:left="4680" w:hanging="360"/>
      </w:pPr>
      <w:rPr>
        <w:rFonts w:ascii="Courier New" w:hAnsi="Courier New" w:cs="Courier New" w:hint="default"/>
      </w:rPr>
    </w:lvl>
    <w:lvl w:ilvl="5" w:tplc="2C0A0005" w:tentative="1">
      <w:start w:val="1"/>
      <w:numFmt w:val="bullet"/>
      <w:lvlText w:val=""/>
      <w:lvlJc w:val="left"/>
      <w:pPr>
        <w:ind w:left="5400" w:hanging="360"/>
      </w:pPr>
      <w:rPr>
        <w:rFonts w:ascii="Wingdings" w:hAnsi="Wingdings" w:hint="default"/>
      </w:rPr>
    </w:lvl>
    <w:lvl w:ilvl="6" w:tplc="2C0A0001" w:tentative="1">
      <w:start w:val="1"/>
      <w:numFmt w:val="bullet"/>
      <w:lvlText w:val=""/>
      <w:lvlJc w:val="left"/>
      <w:pPr>
        <w:ind w:left="6120" w:hanging="360"/>
      </w:pPr>
      <w:rPr>
        <w:rFonts w:ascii="Symbol" w:hAnsi="Symbol" w:hint="default"/>
      </w:rPr>
    </w:lvl>
    <w:lvl w:ilvl="7" w:tplc="2C0A0003" w:tentative="1">
      <w:start w:val="1"/>
      <w:numFmt w:val="bullet"/>
      <w:lvlText w:val="o"/>
      <w:lvlJc w:val="left"/>
      <w:pPr>
        <w:ind w:left="6840" w:hanging="360"/>
      </w:pPr>
      <w:rPr>
        <w:rFonts w:ascii="Courier New" w:hAnsi="Courier New" w:cs="Courier New" w:hint="default"/>
      </w:rPr>
    </w:lvl>
    <w:lvl w:ilvl="8" w:tplc="2C0A0005" w:tentative="1">
      <w:start w:val="1"/>
      <w:numFmt w:val="bullet"/>
      <w:lvlText w:val=""/>
      <w:lvlJc w:val="left"/>
      <w:pPr>
        <w:ind w:left="7560" w:hanging="360"/>
      </w:pPr>
      <w:rPr>
        <w:rFonts w:ascii="Wingdings" w:hAnsi="Wingdings" w:hint="default"/>
      </w:rPr>
    </w:lvl>
  </w:abstractNum>
  <w:abstractNum w:abstractNumId="7" w15:restartNumberingAfterBreak="0">
    <w:nsid w:val="53A814A6"/>
    <w:multiLevelType w:val="hybridMultilevel"/>
    <w:tmpl w:val="6C764F70"/>
    <w:lvl w:ilvl="0" w:tplc="2C0A0001">
      <w:start w:val="1"/>
      <w:numFmt w:val="bullet"/>
      <w:lvlText w:val=""/>
      <w:lvlJc w:val="left"/>
      <w:pPr>
        <w:ind w:left="749" w:hanging="360"/>
      </w:pPr>
      <w:rPr>
        <w:rFonts w:ascii="Symbol" w:hAnsi="Symbol" w:hint="default"/>
      </w:rPr>
    </w:lvl>
    <w:lvl w:ilvl="1" w:tplc="2C0A0003" w:tentative="1">
      <w:start w:val="1"/>
      <w:numFmt w:val="bullet"/>
      <w:lvlText w:val="o"/>
      <w:lvlJc w:val="left"/>
      <w:pPr>
        <w:ind w:left="1469" w:hanging="360"/>
      </w:pPr>
      <w:rPr>
        <w:rFonts w:ascii="Courier New" w:hAnsi="Courier New" w:cs="Courier New" w:hint="default"/>
      </w:rPr>
    </w:lvl>
    <w:lvl w:ilvl="2" w:tplc="2C0A0005" w:tentative="1">
      <w:start w:val="1"/>
      <w:numFmt w:val="bullet"/>
      <w:lvlText w:val=""/>
      <w:lvlJc w:val="left"/>
      <w:pPr>
        <w:ind w:left="2189" w:hanging="360"/>
      </w:pPr>
      <w:rPr>
        <w:rFonts w:ascii="Wingdings" w:hAnsi="Wingdings" w:hint="default"/>
      </w:rPr>
    </w:lvl>
    <w:lvl w:ilvl="3" w:tplc="2C0A0001" w:tentative="1">
      <w:start w:val="1"/>
      <w:numFmt w:val="bullet"/>
      <w:lvlText w:val=""/>
      <w:lvlJc w:val="left"/>
      <w:pPr>
        <w:ind w:left="2909" w:hanging="360"/>
      </w:pPr>
      <w:rPr>
        <w:rFonts w:ascii="Symbol" w:hAnsi="Symbol" w:hint="default"/>
      </w:rPr>
    </w:lvl>
    <w:lvl w:ilvl="4" w:tplc="2C0A0003" w:tentative="1">
      <w:start w:val="1"/>
      <w:numFmt w:val="bullet"/>
      <w:lvlText w:val="o"/>
      <w:lvlJc w:val="left"/>
      <w:pPr>
        <w:ind w:left="3629" w:hanging="360"/>
      </w:pPr>
      <w:rPr>
        <w:rFonts w:ascii="Courier New" w:hAnsi="Courier New" w:cs="Courier New" w:hint="default"/>
      </w:rPr>
    </w:lvl>
    <w:lvl w:ilvl="5" w:tplc="2C0A0005" w:tentative="1">
      <w:start w:val="1"/>
      <w:numFmt w:val="bullet"/>
      <w:lvlText w:val=""/>
      <w:lvlJc w:val="left"/>
      <w:pPr>
        <w:ind w:left="4349" w:hanging="360"/>
      </w:pPr>
      <w:rPr>
        <w:rFonts w:ascii="Wingdings" w:hAnsi="Wingdings" w:hint="default"/>
      </w:rPr>
    </w:lvl>
    <w:lvl w:ilvl="6" w:tplc="2C0A0001" w:tentative="1">
      <w:start w:val="1"/>
      <w:numFmt w:val="bullet"/>
      <w:lvlText w:val=""/>
      <w:lvlJc w:val="left"/>
      <w:pPr>
        <w:ind w:left="5069" w:hanging="360"/>
      </w:pPr>
      <w:rPr>
        <w:rFonts w:ascii="Symbol" w:hAnsi="Symbol" w:hint="default"/>
      </w:rPr>
    </w:lvl>
    <w:lvl w:ilvl="7" w:tplc="2C0A0003" w:tentative="1">
      <w:start w:val="1"/>
      <w:numFmt w:val="bullet"/>
      <w:lvlText w:val="o"/>
      <w:lvlJc w:val="left"/>
      <w:pPr>
        <w:ind w:left="5789" w:hanging="360"/>
      </w:pPr>
      <w:rPr>
        <w:rFonts w:ascii="Courier New" w:hAnsi="Courier New" w:cs="Courier New" w:hint="default"/>
      </w:rPr>
    </w:lvl>
    <w:lvl w:ilvl="8" w:tplc="2C0A0005" w:tentative="1">
      <w:start w:val="1"/>
      <w:numFmt w:val="bullet"/>
      <w:lvlText w:val=""/>
      <w:lvlJc w:val="left"/>
      <w:pPr>
        <w:ind w:left="6509" w:hanging="360"/>
      </w:pPr>
      <w:rPr>
        <w:rFonts w:ascii="Wingdings" w:hAnsi="Wingdings" w:hint="default"/>
      </w:rPr>
    </w:lvl>
  </w:abstractNum>
  <w:abstractNum w:abstractNumId="8" w15:restartNumberingAfterBreak="0">
    <w:nsid w:val="54643A80"/>
    <w:multiLevelType w:val="hybridMultilevel"/>
    <w:tmpl w:val="2E6EC248"/>
    <w:lvl w:ilvl="0" w:tplc="BEC04BD2">
      <w:start w:val="1"/>
      <w:numFmt w:val="decimal"/>
      <w:lvlText w:val="2.%1."/>
      <w:lvlJc w:val="left"/>
      <w:pPr>
        <w:ind w:left="720" w:hanging="360"/>
      </w:pPr>
      <w:rPr>
        <w:rFonts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9" w15:restartNumberingAfterBreak="0">
    <w:nsid w:val="55F678A8"/>
    <w:multiLevelType w:val="hybridMultilevel"/>
    <w:tmpl w:val="321A59E4"/>
    <w:lvl w:ilvl="0" w:tplc="2C0A0001">
      <w:start w:val="1"/>
      <w:numFmt w:val="bullet"/>
      <w:lvlText w:val=""/>
      <w:lvlJc w:val="left"/>
      <w:pPr>
        <w:ind w:left="1429" w:hanging="360"/>
      </w:pPr>
      <w:rPr>
        <w:rFonts w:ascii="Symbol" w:hAnsi="Symbol" w:hint="default"/>
      </w:rPr>
    </w:lvl>
    <w:lvl w:ilvl="1" w:tplc="2C0A0003" w:tentative="1">
      <w:start w:val="1"/>
      <w:numFmt w:val="bullet"/>
      <w:lvlText w:val="o"/>
      <w:lvlJc w:val="left"/>
      <w:pPr>
        <w:ind w:left="2149" w:hanging="360"/>
      </w:pPr>
      <w:rPr>
        <w:rFonts w:ascii="Courier New" w:hAnsi="Courier New" w:cs="Courier New" w:hint="default"/>
      </w:rPr>
    </w:lvl>
    <w:lvl w:ilvl="2" w:tplc="2C0A0005" w:tentative="1">
      <w:start w:val="1"/>
      <w:numFmt w:val="bullet"/>
      <w:lvlText w:val=""/>
      <w:lvlJc w:val="left"/>
      <w:pPr>
        <w:ind w:left="2869" w:hanging="360"/>
      </w:pPr>
      <w:rPr>
        <w:rFonts w:ascii="Wingdings" w:hAnsi="Wingdings" w:hint="default"/>
      </w:rPr>
    </w:lvl>
    <w:lvl w:ilvl="3" w:tplc="2C0A0001" w:tentative="1">
      <w:start w:val="1"/>
      <w:numFmt w:val="bullet"/>
      <w:lvlText w:val=""/>
      <w:lvlJc w:val="left"/>
      <w:pPr>
        <w:ind w:left="3589" w:hanging="360"/>
      </w:pPr>
      <w:rPr>
        <w:rFonts w:ascii="Symbol" w:hAnsi="Symbol" w:hint="default"/>
      </w:rPr>
    </w:lvl>
    <w:lvl w:ilvl="4" w:tplc="2C0A0003" w:tentative="1">
      <w:start w:val="1"/>
      <w:numFmt w:val="bullet"/>
      <w:lvlText w:val="o"/>
      <w:lvlJc w:val="left"/>
      <w:pPr>
        <w:ind w:left="4309" w:hanging="360"/>
      </w:pPr>
      <w:rPr>
        <w:rFonts w:ascii="Courier New" w:hAnsi="Courier New" w:cs="Courier New" w:hint="default"/>
      </w:rPr>
    </w:lvl>
    <w:lvl w:ilvl="5" w:tplc="2C0A0005" w:tentative="1">
      <w:start w:val="1"/>
      <w:numFmt w:val="bullet"/>
      <w:lvlText w:val=""/>
      <w:lvlJc w:val="left"/>
      <w:pPr>
        <w:ind w:left="5029" w:hanging="360"/>
      </w:pPr>
      <w:rPr>
        <w:rFonts w:ascii="Wingdings" w:hAnsi="Wingdings" w:hint="default"/>
      </w:rPr>
    </w:lvl>
    <w:lvl w:ilvl="6" w:tplc="2C0A0001" w:tentative="1">
      <w:start w:val="1"/>
      <w:numFmt w:val="bullet"/>
      <w:lvlText w:val=""/>
      <w:lvlJc w:val="left"/>
      <w:pPr>
        <w:ind w:left="5749" w:hanging="360"/>
      </w:pPr>
      <w:rPr>
        <w:rFonts w:ascii="Symbol" w:hAnsi="Symbol" w:hint="default"/>
      </w:rPr>
    </w:lvl>
    <w:lvl w:ilvl="7" w:tplc="2C0A0003" w:tentative="1">
      <w:start w:val="1"/>
      <w:numFmt w:val="bullet"/>
      <w:lvlText w:val="o"/>
      <w:lvlJc w:val="left"/>
      <w:pPr>
        <w:ind w:left="6469" w:hanging="360"/>
      </w:pPr>
      <w:rPr>
        <w:rFonts w:ascii="Courier New" w:hAnsi="Courier New" w:cs="Courier New" w:hint="default"/>
      </w:rPr>
    </w:lvl>
    <w:lvl w:ilvl="8" w:tplc="2C0A0005" w:tentative="1">
      <w:start w:val="1"/>
      <w:numFmt w:val="bullet"/>
      <w:lvlText w:val=""/>
      <w:lvlJc w:val="left"/>
      <w:pPr>
        <w:ind w:left="7189" w:hanging="360"/>
      </w:pPr>
      <w:rPr>
        <w:rFonts w:ascii="Wingdings" w:hAnsi="Wingdings" w:hint="default"/>
      </w:rPr>
    </w:lvl>
  </w:abstractNum>
  <w:abstractNum w:abstractNumId="10" w15:restartNumberingAfterBreak="0">
    <w:nsid w:val="58377FD3"/>
    <w:multiLevelType w:val="hybridMultilevel"/>
    <w:tmpl w:val="EF705FB6"/>
    <w:lvl w:ilvl="0" w:tplc="CFCAF3A0">
      <w:start w:val="1"/>
      <w:numFmt w:val="decimal"/>
      <w:lvlText w:val="1.2.%1."/>
      <w:lvlJc w:val="left"/>
      <w:pPr>
        <w:ind w:left="1080" w:hanging="360"/>
      </w:pPr>
      <w:rPr>
        <w:rFonts w:hint="default"/>
      </w:rPr>
    </w:lvl>
    <w:lvl w:ilvl="1" w:tplc="2C0A0019">
      <w:start w:val="1"/>
      <w:numFmt w:val="lowerLetter"/>
      <w:lvlText w:val="%2."/>
      <w:lvlJc w:val="left"/>
      <w:pPr>
        <w:ind w:left="1800" w:hanging="360"/>
      </w:pPr>
    </w:lvl>
    <w:lvl w:ilvl="2" w:tplc="2C0A001B" w:tentative="1">
      <w:start w:val="1"/>
      <w:numFmt w:val="lowerRoman"/>
      <w:lvlText w:val="%3."/>
      <w:lvlJc w:val="right"/>
      <w:pPr>
        <w:ind w:left="2520" w:hanging="180"/>
      </w:pPr>
    </w:lvl>
    <w:lvl w:ilvl="3" w:tplc="2C0A000F" w:tentative="1">
      <w:start w:val="1"/>
      <w:numFmt w:val="decimal"/>
      <w:lvlText w:val="%4."/>
      <w:lvlJc w:val="left"/>
      <w:pPr>
        <w:ind w:left="3240" w:hanging="360"/>
      </w:pPr>
    </w:lvl>
    <w:lvl w:ilvl="4" w:tplc="2C0A0019" w:tentative="1">
      <w:start w:val="1"/>
      <w:numFmt w:val="lowerLetter"/>
      <w:lvlText w:val="%5."/>
      <w:lvlJc w:val="left"/>
      <w:pPr>
        <w:ind w:left="3960" w:hanging="360"/>
      </w:pPr>
    </w:lvl>
    <w:lvl w:ilvl="5" w:tplc="2C0A001B" w:tentative="1">
      <w:start w:val="1"/>
      <w:numFmt w:val="lowerRoman"/>
      <w:lvlText w:val="%6."/>
      <w:lvlJc w:val="right"/>
      <w:pPr>
        <w:ind w:left="4680" w:hanging="180"/>
      </w:pPr>
    </w:lvl>
    <w:lvl w:ilvl="6" w:tplc="2C0A000F" w:tentative="1">
      <w:start w:val="1"/>
      <w:numFmt w:val="decimal"/>
      <w:lvlText w:val="%7."/>
      <w:lvlJc w:val="left"/>
      <w:pPr>
        <w:ind w:left="5400" w:hanging="360"/>
      </w:pPr>
    </w:lvl>
    <w:lvl w:ilvl="7" w:tplc="2C0A0019" w:tentative="1">
      <w:start w:val="1"/>
      <w:numFmt w:val="lowerLetter"/>
      <w:lvlText w:val="%8."/>
      <w:lvlJc w:val="left"/>
      <w:pPr>
        <w:ind w:left="6120" w:hanging="360"/>
      </w:pPr>
    </w:lvl>
    <w:lvl w:ilvl="8" w:tplc="2C0A001B" w:tentative="1">
      <w:start w:val="1"/>
      <w:numFmt w:val="lowerRoman"/>
      <w:lvlText w:val="%9."/>
      <w:lvlJc w:val="right"/>
      <w:pPr>
        <w:ind w:left="6840" w:hanging="180"/>
      </w:pPr>
    </w:lvl>
  </w:abstractNum>
  <w:abstractNum w:abstractNumId="11" w15:restartNumberingAfterBreak="0">
    <w:nsid w:val="5B423AD8"/>
    <w:multiLevelType w:val="hybridMultilevel"/>
    <w:tmpl w:val="60167EE2"/>
    <w:lvl w:ilvl="0" w:tplc="2C0A000F">
      <w:start w:val="1"/>
      <w:numFmt w:val="decimal"/>
      <w:lvlText w:val="%1."/>
      <w:lvlJc w:val="left"/>
      <w:pPr>
        <w:ind w:left="720" w:hanging="360"/>
      </w:p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12" w15:restartNumberingAfterBreak="0">
    <w:nsid w:val="5BE949B3"/>
    <w:multiLevelType w:val="hybridMultilevel"/>
    <w:tmpl w:val="4208BA80"/>
    <w:lvl w:ilvl="0" w:tplc="2C0A0001">
      <w:start w:val="1"/>
      <w:numFmt w:val="bullet"/>
      <w:lvlText w:val=""/>
      <w:lvlJc w:val="left"/>
      <w:pPr>
        <w:ind w:left="720" w:hanging="360"/>
      </w:pPr>
      <w:rPr>
        <w:rFonts w:ascii="Symbol" w:hAnsi="Symbol"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13" w15:restartNumberingAfterBreak="0">
    <w:nsid w:val="5DF37AF8"/>
    <w:multiLevelType w:val="hybridMultilevel"/>
    <w:tmpl w:val="9FFAD042"/>
    <w:lvl w:ilvl="0" w:tplc="2C0A0001">
      <w:start w:val="1"/>
      <w:numFmt w:val="bullet"/>
      <w:lvlText w:val=""/>
      <w:lvlJc w:val="left"/>
      <w:pPr>
        <w:ind w:left="720" w:hanging="360"/>
      </w:pPr>
      <w:rPr>
        <w:rFonts w:ascii="Symbol" w:hAnsi="Symbol"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14" w15:restartNumberingAfterBreak="0">
    <w:nsid w:val="643A436B"/>
    <w:multiLevelType w:val="hybridMultilevel"/>
    <w:tmpl w:val="493E36F4"/>
    <w:lvl w:ilvl="0" w:tplc="2C0A0001">
      <w:start w:val="1"/>
      <w:numFmt w:val="bullet"/>
      <w:lvlText w:val=""/>
      <w:lvlJc w:val="left"/>
      <w:pPr>
        <w:ind w:left="720" w:hanging="360"/>
      </w:pPr>
      <w:rPr>
        <w:rFonts w:ascii="Symbol" w:hAnsi="Symbol"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15" w15:restartNumberingAfterBreak="0">
    <w:nsid w:val="6D483C40"/>
    <w:multiLevelType w:val="hybridMultilevel"/>
    <w:tmpl w:val="56DC99FC"/>
    <w:lvl w:ilvl="0" w:tplc="2C0A0001">
      <w:start w:val="1"/>
      <w:numFmt w:val="bullet"/>
      <w:lvlText w:val=""/>
      <w:lvlJc w:val="left"/>
      <w:pPr>
        <w:ind w:left="720" w:hanging="360"/>
      </w:pPr>
      <w:rPr>
        <w:rFonts w:ascii="Symbol" w:hAnsi="Symbol"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16" w15:restartNumberingAfterBreak="0">
    <w:nsid w:val="6FE90AD3"/>
    <w:multiLevelType w:val="hybridMultilevel"/>
    <w:tmpl w:val="CDA488E0"/>
    <w:lvl w:ilvl="0" w:tplc="2C0A0001">
      <w:start w:val="1"/>
      <w:numFmt w:val="bullet"/>
      <w:lvlText w:val=""/>
      <w:lvlJc w:val="left"/>
      <w:pPr>
        <w:ind w:left="720" w:hanging="360"/>
      </w:pPr>
      <w:rPr>
        <w:rFonts w:ascii="Symbol" w:hAnsi="Symbol"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17" w15:restartNumberingAfterBreak="0">
    <w:nsid w:val="77745DBC"/>
    <w:multiLevelType w:val="hybridMultilevel"/>
    <w:tmpl w:val="61F6B854"/>
    <w:lvl w:ilvl="0" w:tplc="BDC6D11E">
      <w:start w:val="1"/>
      <w:numFmt w:val="decimal"/>
      <w:lvlText w:val="3.%1"/>
      <w:lvlJc w:val="left"/>
      <w:pPr>
        <w:ind w:left="720" w:hanging="360"/>
      </w:pPr>
      <w:rPr>
        <w:rFonts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num w:numId="1">
    <w:abstractNumId w:val="10"/>
  </w:num>
  <w:num w:numId="2">
    <w:abstractNumId w:val="3"/>
  </w:num>
  <w:num w:numId="3">
    <w:abstractNumId w:val="1"/>
  </w:num>
  <w:num w:numId="4">
    <w:abstractNumId w:val="6"/>
  </w:num>
  <w:num w:numId="5">
    <w:abstractNumId w:val="17"/>
  </w:num>
  <w:num w:numId="6">
    <w:abstractNumId w:val="9"/>
  </w:num>
  <w:num w:numId="7">
    <w:abstractNumId w:val="8"/>
  </w:num>
  <w:num w:numId="8">
    <w:abstractNumId w:val="13"/>
  </w:num>
  <w:num w:numId="9">
    <w:abstractNumId w:val="4"/>
  </w:num>
  <w:num w:numId="10">
    <w:abstractNumId w:val="5"/>
  </w:num>
  <w:num w:numId="11">
    <w:abstractNumId w:val="7"/>
  </w:num>
  <w:num w:numId="12">
    <w:abstractNumId w:val="2"/>
  </w:num>
  <w:num w:numId="13">
    <w:abstractNumId w:val="0"/>
  </w:num>
  <w:num w:numId="14">
    <w:abstractNumId w:val="15"/>
  </w:num>
  <w:num w:numId="15">
    <w:abstractNumId w:val="11"/>
  </w:num>
  <w:num w:numId="16">
    <w:abstractNumId w:val="12"/>
  </w:num>
  <w:num w:numId="17">
    <w:abstractNumId w:val="16"/>
  </w:num>
  <w:num w:numId="18">
    <w:abstractNumId w:val="14"/>
  </w:num>
  <w:numIdMacAtCleanup w:val="3"/>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enrique gauto sand">
    <w15:presenceInfo w15:providerId="Windows Live" w15:userId="8c2c388c15d035c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65A45"/>
    <w:rsid w:val="00001A71"/>
    <w:rsid w:val="0000230C"/>
    <w:rsid w:val="00006D9A"/>
    <w:rsid w:val="00010DC1"/>
    <w:rsid w:val="00013243"/>
    <w:rsid w:val="00013BDE"/>
    <w:rsid w:val="00016EBD"/>
    <w:rsid w:val="00033C01"/>
    <w:rsid w:val="000355FF"/>
    <w:rsid w:val="000356B0"/>
    <w:rsid w:val="00040546"/>
    <w:rsid w:val="00040AD0"/>
    <w:rsid w:val="00051B33"/>
    <w:rsid w:val="000520CE"/>
    <w:rsid w:val="000538FE"/>
    <w:rsid w:val="0005724B"/>
    <w:rsid w:val="00062B90"/>
    <w:rsid w:val="00065A45"/>
    <w:rsid w:val="0007270E"/>
    <w:rsid w:val="00077FA2"/>
    <w:rsid w:val="00084242"/>
    <w:rsid w:val="000853C0"/>
    <w:rsid w:val="00085FD8"/>
    <w:rsid w:val="00091F42"/>
    <w:rsid w:val="00093C28"/>
    <w:rsid w:val="000A3034"/>
    <w:rsid w:val="000A3B1C"/>
    <w:rsid w:val="000A4976"/>
    <w:rsid w:val="000A557C"/>
    <w:rsid w:val="000B133E"/>
    <w:rsid w:val="000B4455"/>
    <w:rsid w:val="000B4ECE"/>
    <w:rsid w:val="000B51C3"/>
    <w:rsid w:val="000B6017"/>
    <w:rsid w:val="000C04D6"/>
    <w:rsid w:val="000C382B"/>
    <w:rsid w:val="000C4FB4"/>
    <w:rsid w:val="000D28EF"/>
    <w:rsid w:val="000E13C2"/>
    <w:rsid w:val="000E7255"/>
    <w:rsid w:val="000E7A6E"/>
    <w:rsid w:val="000F0E99"/>
    <w:rsid w:val="000F51F5"/>
    <w:rsid w:val="000F5A9B"/>
    <w:rsid w:val="00100AD0"/>
    <w:rsid w:val="00106C01"/>
    <w:rsid w:val="00111DBD"/>
    <w:rsid w:val="00114DD3"/>
    <w:rsid w:val="0011563B"/>
    <w:rsid w:val="00115A81"/>
    <w:rsid w:val="0011703F"/>
    <w:rsid w:val="00130CAD"/>
    <w:rsid w:val="0013100D"/>
    <w:rsid w:val="00132483"/>
    <w:rsid w:val="0013366D"/>
    <w:rsid w:val="00140D71"/>
    <w:rsid w:val="001411A5"/>
    <w:rsid w:val="00144E04"/>
    <w:rsid w:val="0015160E"/>
    <w:rsid w:val="00166821"/>
    <w:rsid w:val="00183B53"/>
    <w:rsid w:val="00186FBD"/>
    <w:rsid w:val="00190027"/>
    <w:rsid w:val="00190D84"/>
    <w:rsid w:val="00191EEB"/>
    <w:rsid w:val="00197070"/>
    <w:rsid w:val="001A6A31"/>
    <w:rsid w:val="001B655F"/>
    <w:rsid w:val="001C33C6"/>
    <w:rsid w:val="001C7CC5"/>
    <w:rsid w:val="001D064E"/>
    <w:rsid w:val="001D3392"/>
    <w:rsid w:val="001D5A62"/>
    <w:rsid w:val="001D7EAE"/>
    <w:rsid w:val="001E5A2D"/>
    <w:rsid w:val="001E64F5"/>
    <w:rsid w:val="001E70FF"/>
    <w:rsid w:val="001E7767"/>
    <w:rsid w:val="001F1D15"/>
    <w:rsid w:val="001F5F59"/>
    <w:rsid w:val="0020376A"/>
    <w:rsid w:val="002047E6"/>
    <w:rsid w:val="00211BFD"/>
    <w:rsid w:val="00213452"/>
    <w:rsid w:val="00217B50"/>
    <w:rsid w:val="002368AB"/>
    <w:rsid w:val="00236AE2"/>
    <w:rsid w:val="00244E9F"/>
    <w:rsid w:val="00245FB5"/>
    <w:rsid w:val="002539E6"/>
    <w:rsid w:val="00255B38"/>
    <w:rsid w:val="00262BF4"/>
    <w:rsid w:val="00263265"/>
    <w:rsid w:val="00263337"/>
    <w:rsid w:val="00263BE3"/>
    <w:rsid w:val="00273149"/>
    <w:rsid w:val="00274284"/>
    <w:rsid w:val="00276189"/>
    <w:rsid w:val="0028002D"/>
    <w:rsid w:val="002836ED"/>
    <w:rsid w:val="00283F34"/>
    <w:rsid w:val="002872A1"/>
    <w:rsid w:val="002875A7"/>
    <w:rsid w:val="002925F9"/>
    <w:rsid w:val="0029572C"/>
    <w:rsid w:val="002957FB"/>
    <w:rsid w:val="002A1498"/>
    <w:rsid w:val="002A56FB"/>
    <w:rsid w:val="002A76A1"/>
    <w:rsid w:val="002B5937"/>
    <w:rsid w:val="002B5BF7"/>
    <w:rsid w:val="002B79F7"/>
    <w:rsid w:val="002B7D33"/>
    <w:rsid w:val="002C004B"/>
    <w:rsid w:val="002C06BE"/>
    <w:rsid w:val="002C4AFE"/>
    <w:rsid w:val="002C5FE4"/>
    <w:rsid w:val="002C6D8A"/>
    <w:rsid w:val="002D016A"/>
    <w:rsid w:val="002D298A"/>
    <w:rsid w:val="002D4A1B"/>
    <w:rsid w:val="002D4C7A"/>
    <w:rsid w:val="002D507D"/>
    <w:rsid w:val="002E217B"/>
    <w:rsid w:val="002E2792"/>
    <w:rsid w:val="002E5CA6"/>
    <w:rsid w:val="002F0A7F"/>
    <w:rsid w:val="002F0C69"/>
    <w:rsid w:val="002F2B1E"/>
    <w:rsid w:val="002F49EB"/>
    <w:rsid w:val="00300678"/>
    <w:rsid w:val="0030182E"/>
    <w:rsid w:val="00302AEA"/>
    <w:rsid w:val="00307B58"/>
    <w:rsid w:val="003207F2"/>
    <w:rsid w:val="00320E68"/>
    <w:rsid w:val="003346E1"/>
    <w:rsid w:val="00336F02"/>
    <w:rsid w:val="00341BFA"/>
    <w:rsid w:val="00345742"/>
    <w:rsid w:val="0035012E"/>
    <w:rsid w:val="0035501D"/>
    <w:rsid w:val="0035541F"/>
    <w:rsid w:val="00355867"/>
    <w:rsid w:val="00360090"/>
    <w:rsid w:val="0036489B"/>
    <w:rsid w:val="003779B0"/>
    <w:rsid w:val="0038337A"/>
    <w:rsid w:val="003909AB"/>
    <w:rsid w:val="00396C45"/>
    <w:rsid w:val="003A3231"/>
    <w:rsid w:val="003A645A"/>
    <w:rsid w:val="003A7036"/>
    <w:rsid w:val="003A7386"/>
    <w:rsid w:val="003B08BF"/>
    <w:rsid w:val="003B2638"/>
    <w:rsid w:val="003B368F"/>
    <w:rsid w:val="003B57FE"/>
    <w:rsid w:val="003B7CB0"/>
    <w:rsid w:val="003B7D9F"/>
    <w:rsid w:val="003D2BBC"/>
    <w:rsid w:val="003D6CF5"/>
    <w:rsid w:val="003D7CB1"/>
    <w:rsid w:val="003E3259"/>
    <w:rsid w:val="003F06A7"/>
    <w:rsid w:val="003F467A"/>
    <w:rsid w:val="003F7C77"/>
    <w:rsid w:val="004004F8"/>
    <w:rsid w:val="00402B73"/>
    <w:rsid w:val="00402CFB"/>
    <w:rsid w:val="00406620"/>
    <w:rsid w:val="00407AE4"/>
    <w:rsid w:val="0041061F"/>
    <w:rsid w:val="00410C51"/>
    <w:rsid w:val="00412D77"/>
    <w:rsid w:val="00412E0D"/>
    <w:rsid w:val="00413CAF"/>
    <w:rsid w:val="00422F92"/>
    <w:rsid w:val="0043209F"/>
    <w:rsid w:val="00432874"/>
    <w:rsid w:val="00435A0D"/>
    <w:rsid w:val="00435F7F"/>
    <w:rsid w:val="00446BB1"/>
    <w:rsid w:val="00450354"/>
    <w:rsid w:val="0045107D"/>
    <w:rsid w:val="0045158A"/>
    <w:rsid w:val="00452EB7"/>
    <w:rsid w:val="004560D8"/>
    <w:rsid w:val="00456BA0"/>
    <w:rsid w:val="00456C78"/>
    <w:rsid w:val="00460128"/>
    <w:rsid w:val="00461A29"/>
    <w:rsid w:val="0046512A"/>
    <w:rsid w:val="004777A6"/>
    <w:rsid w:val="004833B4"/>
    <w:rsid w:val="004910CE"/>
    <w:rsid w:val="004914E8"/>
    <w:rsid w:val="00493020"/>
    <w:rsid w:val="004A17D7"/>
    <w:rsid w:val="004A2D58"/>
    <w:rsid w:val="004B01F0"/>
    <w:rsid w:val="004B0846"/>
    <w:rsid w:val="004B1D27"/>
    <w:rsid w:val="004B272F"/>
    <w:rsid w:val="004B4025"/>
    <w:rsid w:val="004B6D91"/>
    <w:rsid w:val="004C07F8"/>
    <w:rsid w:val="004C401B"/>
    <w:rsid w:val="004D4D69"/>
    <w:rsid w:val="004E0F47"/>
    <w:rsid w:val="004E0F9B"/>
    <w:rsid w:val="004E111A"/>
    <w:rsid w:val="004E2E91"/>
    <w:rsid w:val="004E34B6"/>
    <w:rsid w:val="004E381A"/>
    <w:rsid w:val="004E6DAD"/>
    <w:rsid w:val="004E73C0"/>
    <w:rsid w:val="004F301A"/>
    <w:rsid w:val="004F3B23"/>
    <w:rsid w:val="004F4ADC"/>
    <w:rsid w:val="005032E0"/>
    <w:rsid w:val="00503E8E"/>
    <w:rsid w:val="005074E2"/>
    <w:rsid w:val="00510F79"/>
    <w:rsid w:val="00516294"/>
    <w:rsid w:val="00522D23"/>
    <w:rsid w:val="0052517C"/>
    <w:rsid w:val="0052654F"/>
    <w:rsid w:val="005265AB"/>
    <w:rsid w:val="0053094C"/>
    <w:rsid w:val="0053137B"/>
    <w:rsid w:val="00531637"/>
    <w:rsid w:val="00532819"/>
    <w:rsid w:val="00535422"/>
    <w:rsid w:val="005379CF"/>
    <w:rsid w:val="00543796"/>
    <w:rsid w:val="00543900"/>
    <w:rsid w:val="00544836"/>
    <w:rsid w:val="0054508F"/>
    <w:rsid w:val="005516DC"/>
    <w:rsid w:val="00556A44"/>
    <w:rsid w:val="00557FC2"/>
    <w:rsid w:val="0056185A"/>
    <w:rsid w:val="00565711"/>
    <w:rsid w:val="00573D1F"/>
    <w:rsid w:val="0058061C"/>
    <w:rsid w:val="00580B89"/>
    <w:rsid w:val="005822AC"/>
    <w:rsid w:val="00582528"/>
    <w:rsid w:val="00586985"/>
    <w:rsid w:val="005875C0"/>
    <w:rsid w:val="005947A0"/>
    <w:rsid w:val="0059538D"/>
    <w:rsid w:val="00597B16"/>
    <w:rsid w:val="005A193D"/>
    <w:rsid w:val="005A2F26"/>
    <w:rsid w:val="005A33CA"/>
    <w:rsid w:val="005A39A9"/>
    <w:rsid w:val="005A532E"/>
    <w:rsid w:val="005A5EA4"/>
    <w:rsid w:val="005B34E7"/>
    <w:rsid w:val="005B47AF"/>
    <w:rsid w:val="005B66D5"/>
    <w:rsid w:val="005C1041"/>
    <w:rsid w:val="005E2A6A"/>
    <w:rsid w:val="005E390E"/>
    <w:rsid w:val="005E3AF6"/>
    <w:rsid w:val="005E4086"/>
    <w:rsid w:val="005E5236"/>
    <w:rsid w:val="005F348C"/>
    <w:rsid w:val="005F7EB6"/>
    <w:rsid w:val="006007E9"/>
    <w:rsid w:val="0060080C"/>
    <w:rsid w:val="00605890"/>
    <w:rsid w:val="00607B48"/>
    <w:rsid w:val="0061323D"/>
    <w:rsid w:val="006156DA"/>
    <w:rsid w:val="00615E2C"/>
    <w:rsid w:val="00617748"/>
    <w:rsid w:val="00620051"/>
    <w:rsid w:val="00621CD6"/>
    <w:rsid w:val="00625045"/>
    <w:rsid w:val="00625A8E"/>
    <w:rsid w:val="00625D16"/>
    <w:rsid w:val="0063394D"/>
    <w:rsid w:val="0064114D"/>
    <w:rsid w:val="0064164E"/>
    <w:rsid w:val="0064170D"/>
    <w:rsid w:val="0064209D"/>
    <w:rsid w:val="006437A0"/>
    <w:rsid w:val="0065036A"/>
    <w:rsid w:val="0065191F"/>
    <w:rsid w:val="00656527"/>
    <w:rsid w:val="00656E42"/>
    <w:rsid w:val="00662BB3"/>
    <w:rsid w:val="00663711"/>
    <w:rsid w:val="00665C68"/>
    <w:rsid w:val="0067483B"/>
    <w:rsid w:val="00680CE9"/>
    <w:rsid w:val="006858FB"/>
    <w:rsid w:val="00686F72"/>
    <w:rsid w:val="00687FE7"/>
    <w:rsid w:val="006934E6"/>
    <w:rsid w:val="00693971"/>
    <w:rsid w:val="006A3ED9"/>
    <w:rsid w:val="006B134D"/>
    <w:rsid w:val="006C02AF"/>
    <w:rsid w:val="006C0F41"/>
    <w:rsid w:val="006C1F94"/>
    <w:rsid w:val="006C7E82"/>
    <w:rsid w:val="006D0732"/>
    <w:rsid w:val="006D2E6E"/>
    <w:rsid w:val="006D661F"/>
    <w:rsid w:val="006E04B1"/>
    <w:rsid w:val="006E449D"/>
    <w:rsid w:val="006E56C1"/>
    <w:rsid w:val="006E7A5D"/>
    <w:rsid w:val="006E7D84"/>
    <w:rsid w:val="006F3A28"/>
    <w:rsid w:val="006F40A5"/>
    <w:rsid w:val="006F67A2"/>
    <w:rsid w:val="007013DD"/>
    <w:rsid w:val="00704383"/>
    <w:rsid w:val="00704A91"/>
    <w:rsid w:val="00704E49"/>
    <w:rsid w:val="007066CD"/>
    <w:rsid w:val="00706A87"/>
    <w:rsid w:val="00710D68"/>
    <w:rsid w:val="00715F65"/>
    <w:rsid w:val="00721D5D"/>
    <w:rsid w:val="00726E13"/>
    <w:rsid w:val="00727A74"/>
    <w:rsid w:val="00727DBD"/>
    <w:rsid w:val="00731528"/>
    <w:rsid w:val="007363D4"/>
    <w:rsid w:val="0074312A"/>
    <w:rsid w:val="00743FEF"/>
    <w:rsid w:val="00745CF4"/>
    <w:rsid w:val="0074609F"/>
    <w:rsid w:val="00746E92"/>
    <w:rsid w:val="007655C8"/>
    <w:rsid w:val="00765F7A"/>
    <w:rsid w:val="007668D7"/>
    <w:rsid w:val="007709C2"/>
    <w:rsid w:val="00786E2B"/>
    <w:rsid w:val="00794022"/>
    <w:rsid w:val="007974A2"/>
    <w:rsid w:val="007A4535"/>
    <w:rsid w:val="007A6FF4"/>
    <w:rsid w:val="007A7E64"/>
    <w:rsid w:val="007B5951"/>
    <w:rsid w:val="007B613C"/>
    <w:rsid w:val="007B7446"/>
    <w:rsid w:val="007C0128"/>
    <w:rsid w:val="007C0643"/>
    <w:rsid w:val="007C4824"/>
    <w:rsid w:val="007D2B4F"/>
    <w:rsid w:val="007D2E8B"/>
    <w:rsid w:val="007D58DB"/>
    <w:rsid w:val="007E0F16"/>
    <w:rsid w:val="007E17F8"/>
    <w:rsid w:val="007F225D"/>
    <w:rsid w:val="007F5D47"/>
    <w:rsid w:val="00800CCD"/>
    <w:rsid w:val="00802618"/>
    <w:rsid w:val="00804D6D"/>
    <w:rsid w:val="00817144"/>
    <w:rsid w:val="00823F3B"/>
    <w:rsid w:val="008264D0"/>
    <w:rsid w:val="008318A9"/>
    <w:rsid w:val="00831E5D"/>
    <w:rsid w:val="0083262C"/>
    <w:rsid w:val="0083384A"/>
    <w:rsid w:val="008349F8"/>
    <w:rsid w:val="00843513"/>
    <w:rsid w:val="00843A7A"/>
    <w:rsid w:val="00844238"/>
    <w:rsid w:val="0084681D"/>
    <w:rsid w:val="0085067E"/>
    <w:rsid w:val="00862844"/>
    <w:rsid w:val="008628D6"/>
    <w:rsid w:val="00863B00"/>
    <w:rsid w:val="0087074D"/>
    <w:rsid w:val="00872587"/>
    <w:rsid w:val="008733BA"/>
    <w:rsid w:val="008769B0"/>
    <w:rsid w:val="00884F73"/>
    <w:rsid w:val="00885917"/>
    <w:rsid w:val="0088614E"/>
    <w:rsid w:val="00887728"/>
    <w:rsid w:val="00887EBF"/>
    <w:rsid w:val="00890FCC"/>
    <w:rsid w:val="008932AA"/>
    <w:rsid w:val="00893573"/>
    <w:rsid w:val="008A0CF1"/>
    <w:rsid w:val="008A184D"/>
    <w:rsid w:val="008A35FD"/>
    <w:rsid w:val="008A621D"/>
    <w:rsid w:val="008B250A"/>
    <w:rsid w:val="008B2A42"/>
    <w:rsid w:val="008C42D1"/>
    <w:rsid w:val="008C748E"/>
    <w:rsid w:val="008D197F"/>
    <w:rsid w:val="008D31F6"/>
    <w:rsid w:val="008D530E"/>
    <w:rsid w:val="008E3426"/>
    <w:rsid w:val="008E36D9"/>
    <w:rsid w:val="008E503D"/>
    <w:rsid w:val="008E5609"/>
    <w:rsid w:val="008E7FD2"/>
    <w:rsid w:val="008F4A2B"/>
    <w:rsid w:val="009142AB"/>
    <w:rsid w:val="00915519"/>
    <w:rsid w:val="009204F3"/>
    <w:rsid w:val="00924162"/>
    <w:rsid w:val="00924F07"/>
    <w:rsid w:val="00934771"/>
    <w:rsid w:val="009352FD"/>
    <w:rsid w:val="00940427"/>
    <w:rsid w:val="00943403"/>
    <w:rsid w:val="00954809"/>
    <w:rsid w:val="00957421"/>
    <w:rsid w:val="00957D70"/>
    <w:rsid w:val="00960A1C"/>
    <w:rsid w:val="009611D7"/>
    <w:rsid w:val="00963D72"/>
    <w:rsid w:val="00966A91"/>
    <w:rsid w:val="0097330F"/>
    <w:rsid w:val="00984B0C"/>
    <w:rsid w:val="00985B04"/>
    <w:rsid w:val="00991A49"/>
    <w:rsid w:val="00992AF3"/>
    <w:rsid w:val="00996AC1"/>
    <w:rsid w:val="009A0FE8"/>
    <w:rsid w:val="009A1424"/>
    <w:rsid w:val="009A25AC"/>
    <w:rsid w:val="009A49E5"/>
    <w:rsid w:val="009A7169"/>
    <w:rsid w:val="009B2473"/>
    <w:rsid w:val="009B322A"/>
    <w:rsid w:val="009C21C4"/>
    <w:rsid w:val="009C22AC"/>
    <w:rsid w:val="009C5A81"/>
    <w:rsid w:val="009D00C6"/>
    <w:rsid w:val="009D33A2"/>
    <w:rsid w:val="009D4E93"/>
    <w:rsid w:val="009D6A2A"/>
    <w:rsid w:val="009E23D8"/>
    <w:rsid w:val="009E4F4F"/>
    <w:rsid w:val="009E56D5"/>
    <w:rsid w:val="009E79F5"/>
    <w:rsid w:val="009F20E4"/>
    <w:rsid w:val="009F2CA3"/>
    <w:rsid w:val="009F6452"/>
    <w:rsid w:val="009F651F"/>
    <w:rsid w:val="00A07978"/>
    <w:rsid w:val="00A11D5B"/>
    <w:rsid w:val="00A209AF"/>
    <w:rsid w:val="00A25925"/>
    <w:rsid w:val="00A26428"/>
    <w:rsid w:val="00A27062"/>
    <w:rsid w:val="00A31F16"/>
    <w:rsid w:val="00A32BEA"/>
    <w:rsid w:val="00A37F73"/>
    <w:rsid w:val="00A500A7"/>
    <w:rsid w:val="00A51A42"/>
    <w:rsid w:val="00A51A44"/>
    <w:rsid w:val="00A53C9E"/>
    <w:rsid w:val="00A5625B"/>
    <w:rsid w:val="00A62FC3"/>
    <w:rsid w:val="00A70D62"/>
    <w:rsid w:val="00A710BD"/>
    <w:rsid w:val="00A72718"/>
    <w:rsid w:val="00A77175"/>
    <w:rsid w:val="00A839DC"/>
    <w:rsid w:val="00A84671"/>
    <w:rsid w:val="00A8753D"/>
    <w:rsid w:val="00AA2A7C"/>
    <w:rsid w:val="00AA3EC6"/>
    <w:rsid w:val="00AB2566"/>
    <w:rsid w:val="00AB4BD9"/>
    <w:rsid w:val="00AB530C"/>
    <w:rsid w:val="00AC2A53"/>
    <w:rsid w:val="00AC45CB"/>
    <w:rsid w:val="00AC5186"/>
    <w:rsid w:val="00AC5D20"/>
    <w:rsid w:val="00AC5DE2"/>
    <w:rsid w:val="00AD08DC"/>
    <w:rsid w:val="00AD752A"/>
    <w:rsid w:val="00AE07A6"/>
    <w:rsid w:val="00AF0043"/>
    <w:rsid w:val="00AF2F07"/>
    <w:rsid w:val="00B038BC"/>
    <w:rsid w:val="00B170F1"/>
    <w:rsid w:val="00B17DE4"/>
    <w:rsid w:val="00B22837"/>
    <w:rsid w:val="00B235AA"/>
    <w:rsid w:val="00B25C4A"/>
    <w:rsid w:val="00B30117"/>
    <w:rsid w:val="00B3027D"/>
    <w:rsid w:val="00B33947"/>
    <w:rsid w:val="00B3766D"/>
    <w:rsid w:val="00B37BC5"/>
    <w:rsid w:val="00B44372"/>
    <w:rsid w:val="00B47448"/>
    <w:rsid w:val="00B53580"/>
    <w:rsid w:val="00B54B48"/>
    <w:rsid w:val="00B57399"/>
    <w:rsid w:val="00B737BC"/>
    <w:rsid w:val="00B75457"/>
    <w:rsid w:val="00B8159D"/>
    <w:rsid w:val="00B84D89"/>
    <w:rsid w:val="00B873F6"/>
    <w:rsid w:val="00B90A89"/>
    <w:rsid w:val="00B91CA9"/>
    <w:rsid w:val="00B92C2D"/>
    <w:rsid w:val="00BA3E0C"/>
    <w:rsid w:val="00BA5689"/>
    <w:rsid w:val="00BA74C9"/>
    <w:rsid w:val="00BA7F0E"/>
    <w:rsid w:val="00BB5948"/>
    <w:rsid w:val="00BC125E"/>
    <w:rsid w:val="00BC2C20"/>
    <w:rsid w:val="00BC7DF5"/>
    <w:rsid w:val="00BD1681"/>
    <w:rsid w:val="00BE1BC3"/>
    <w:rsid w:val="00BE6C98"/>
    <w:rsid w:val="00BF4919"/>
    <w:rsid w:val="00BF62BC"/>
    <w:rsid w:val="00BF6A00"/>
    <w:rsid w:val="00C0049F"/>
    <w:rsid w:val="00C007A7"/>
    <w:rsid w:val="00C00F33"/>
    <w:rsid w:val="00C016C7"/>
    <w:rsid w:val="00C02244"/>
    <w:rsid w:val="00C02DFC"/>
    <w:rsid w:val="00C10862"/>
    <w:rsid w:val="00C1396E"/>
    <w:rsid w:val="00C15381"/>
    <w:rsid w:val="00C165E4"/>
    <w:rsid w:val="00C27538"/>
    <w:rsid w:val="00C3672F"/>
    <w:rsid w:val="00C40BF3"/>
    <w:rsid w:val="00C45249"/>
    <w:rsid w:val="00C5254D"/>
    <w:rsid w:val="00C61094"/>
    <w:rsid w:val="00C7523C"/>
    <w:rsid w:val="00C77E78"/>
    <w:rsid w:val="00C810EB"/>
    <w:rsid w:val="00C81E5B"/>
    <w:rsid w:val="00C8342D"/>
    <w:rsid w:val="00C85759"/>
    <w:rsid w:val="00C862D3"/>
    <w:rsid w:val="00C9563E"/>
    <w:rsid w:val="00CA0F33"/>
    <w:rsid w:val="00CA2E10"/>
    <w:rsid w:val="00CA3640"/>
    <w:rsid w:val="00CA6CBF"/>
    <w:rsid w:val="00CB14F6"/>
    <w:rsid w:val="00CD045F"/>
    <w:rsid w:val="00CD21AE"/>
    <w:rsid w:val="00CD5D8B"/>
    <w:rsid w:val="00CD7FDC"/>
    <w:rsid w:val="00D01FB5"/>
    <w:rsid w:val="00D0645B"/>
    <w:rsid w:val="00D10150"/>
    <w:rsid w:val="00D11644"/>
    <w:rsid w:val="00D155C2"/>
    <w:rsid w:val="00D17FCD"/>
    <w:rsid w:val="00D42C24"/>
    <w:rsid w:val="00D44BD5"/>
    <w:rsid w:val="00D44C3A"/>
    <w:rsid w:val="00D46505"/>
    <w:rsid w:val="00D46F85"/>
    <w:rsid w:val="00D5063C"/>
    <w:rsid w:val="00D51D3E"/>
    <w:rsid w:val="00D55110"/>
    <w:rsid w:val="00D55889"/>
    <w:rsid w:val="00D6569F"/>
    <w:rsid w:val="00D679C4"/>
    <w:rsid w:val="00D76A14"/>
    <w:rsid w:val="00D85238"/>
    <w:rsid w:val="00D87281"/>
    <w:rsid w:val="00D925B7"/>
    <w:rsid w:val="00D960B8"/>
    <w:rsid w:val="00D97454"/>
    <w:rsid w:val="00DA409F"/>
    <w:rsid w:val="00DA5A8B"/>
    <w:rsid w:val="00DA7A36"/>
    <w:rsid w:val="00DB0FEE"/>
    <w:rsid w:val="00DC091E"/>
    <w:rsid w:val="00DC0C96"/>
    <w:rsid w:val="00DC2309"/>
    <w:rsid w:val="00DC40DF"/>
    <w:rsid w:val="00DC6255"/>
    <w:rsid w:val="00DD6235"/>
    <w:rsid w:val="00DD71EB"/>
    <w:rsid w:val="00DD73A5"/>
    <w:rsid w:val="00DF2221"/>
    <w:rsid w:val="00DF248A"/>
    <w:rsid w:val="00DF3E85"/>
    <w:rsid w:val="00DF4652"/>
    <w:rsid w:val="00DF5A6A"/>
    <w:rsid w:val="00E020A9"/>
    <w:rsid w:val="00E04F9B"/>
    <w:rsid w:val="00E06F71"/>
    <w:rsid w:val="00E0707D"/>
    <w:rsid w:val="00E132F2"/>
    <w:rsid w:val="00E13761"/>
    <w:rsid w:val="00E1558D"/>
    <w:rsid w:val="00E200C1"/>
    <w:rsid w:val="00E204A3"/>
    <w:rsid w:val="00E2064E"/>
    <w:rsid w:val="00E30DCF"/>
    <w:rsid w:val="00E33F8E"/>
    <w:rsid w:val="00E35C31"/>
    <w:rsid w:val="00E363BE"/>
    <w:rsid w:val="00E42053"/>
    <w:rsid w:val="00E425BC"/>
    <w:rsid w:val="00E4699B"/>
    <w:rsid w:val="00E52A1C"/>
    <w:rsid w:val="00E54307"/>
    <w:rsid w:val="00E54869"/>
    <w:rsid w:val="00E564FD"/>
    <w:rsid w:val="00E604DF"/>
    <w:rsid w:val="00E65CAF"/>
    <w:rsid w:val="00E663C7"/>
    <w:rsid w:val="00E66E31"/>
    <w:rsid w:val="00E67B87"/>
    <w:rsid w:val="00E806DF"/>
    <w:rsid w:val="00E81E8B"/>
    <w:rsid w:val="00E91454"/>
    <w:rsid w:val="00E953D0"/>
    <w:rsid w:val="00E962A0"/>
    <w:rsid w:val="00E97B62"/>
    <w:rsid w:val="00EA16F1"/>
    <w:rsid w:val="00EA3C52"/>
    <w:rsid w:val="00EB04E3"/>
    <w:rsid w:val="00EB0A84"/>
    <w:rsid w:val="00EB28EF"/>
    <w:rsid w:val="00EB2EE4"/>
    <w:rsid w:val="00EB422F"/>
    <w:rsid w:val="00EB5E74"/>
    <w:rsid w:val="00EC1A17"/>
    <w:rsid w:val="00EC3F33"/>
    <w:rsid w:val="00EC54C1"/>
    <w:rsid w:val="00EC557F"/>
    <w:rsid w:val="00ED4E24"/>
    <w:rsid w:val="00ED685B"/>
    <w:rsid w:val="00EE4A4B"/>
    <w:rsid w:val="00EF1635"/>
    <w:rsid w:val="00EF16D5"/>
    <w:rsid w:val="00EF2F3A"/>
    <w:rsid w:val="00EF38E4"/>
    <w:rsid w:val="00EF51CE"/>
    <w:rsid w:val="00EF5A62"/>
    <w:rsid w:val="00F0136D"/>
    <w:rsid w:val="00F01468"/>
    <w:rsid w:val="00F02965"/>
    <w:rsid w:val="00F16336"/>
    <w:rsid w:val="00F30E46"/>
    <w:rsid w:val="00F35368"/>
    <w:rsid w:val="00F369D7"/>
    <w:rsid w:val="00F50FC7"/>
    <w:rsid w:val="00F5260B"/>
    <w:rsid w:val="00F56529"/>
    <w:rsid w:val="00F56C52"/>
    <w:rsid w:val="00F57415"/>
    <w:rsid w:val="00F60910"/>
    <w:rsid w:val="00F673B2"/>
    <w:rsid w:val="00F7241D"/>
    <w:rsid w:val="00F83EC8"/>
    <w:rsid w:val="00F86121"/>
    <w:rsid w:val="00F8666A"/>
    <w:rsid w:val="00FA47D1"/>
    <w:rsid w:val="00FB2070"/>
    <w:rsid w:val="00FB3E64"/>
    <w:rsid w:val="00FC43BD"/>
    <w:rsid w:val="00FC74EF"/>
    <w:rsid w:val="00FD5B04"/>
    <w:rsid w:val="00FD5B31"/>
    <w:rsid w:val="00FD7513"/>
    <w:rsid w:val="00FF0379"/>
    <w:rsid w:val="00FF54A8"/>
    <w:rsid w:val="00FF5C09"/>
    <w:rsid w:val="00FF605D"/>
  </w:rsids>
  <m:mathPr>
    <m:mathFont m:val="Cambria Math"/>
    <m:brkBin m:val="before"/>
    <m:brkBinSub m:val="--"/>
    <m:smallFrac m:val="0"/>
    <m:dispDef/>
    <m:lMargin m:val="0"/>
    <m:rMargin m:val="0"/>
    <m:defJc m:val="centerGroup"/>
    <m:wrapIndent m:val="1440"/>
    <m:intLim m:val="subSup"/>
    <m:naryLim m:val="undOvr"/>
  </m:mathPr>
  <w:themeFontLang w:val="es-A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648A7F8"/>
  <w15:chartTrackingRefBased/>
  <w15:docId w15:val="{CC353E3E-1980-44BC-A10A-B8BB8487A1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A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33947"/>
    <w:pPr>
      <w:spacing w:after="0" w:line="240" w:lineRule="auto"/>
    </w:pPr>
    <w:rPr>
      <w:rFonts w:ascii="Times New Roman" w:eastAsia="Times New Roman" w:hAnsi="Times New Roman" w:cs="Times New Roman"/>
      <w:sz w:val="24"/>
      <w:szCs w:val="24"/>
      <w:lang w:eastAsia="es-AR"/>
    </w:rPr>
  </w:style>
  <w:style w:type="paragraph" w:styleId="Ttulo1">
    <w:name w:val="heading 1"/>
    <w:basedOn w:val="Normal"/>
    <w:next w:val="Normal"/>
    <w:link w:val="Ttulo1Car"/>
    <w:uiPriority w:val="9"/>
    <w:qFormat/>
    <w:rsid w:val="002F2B1E"/>
    <w:pPr>
      <w:keepNext/>
      <w:keepLines/>
      <w:spacing w:before="240"/>
      <w:outlineLvl w:val="0"/>
    </w:pPr>
    <w:rPr>
      <w:rFonts w:eastAsiaTheme="majorEastAsia"/>
      <w:b/>
      <w:sz w:val="52"/>
      <w:szCs w:val="40"/>
    </w:rPr>
  </w:style>
  <w:style w:type="paragraph" w:styleId="Ttulo2">
    <w:name w:val="heading 2"/>
    <w:basedOn w:val="Normal"/>
    <w:next w:val="Normal"/>
    <w:link w:val="Ttulo2Car"/>
    <w:uiPriority w:val="9"/>
    <w:unhideWhenUsed/>
    <w:qFormat/>
    <w:rsid w:val="002F2B1E"/>
    <w:pPr>
      <w:keepNext/>
      <w:keepLines/>
      <w:spacing w:before="40"/>
      <w:outlineLvl w:val="1"/>
    </w:pPr>
    <w:rPr>
      <w:rFonts w:eastAsiaTheme="majorEastAsia" w:cstheme="majorBidi"/>
      <w:b/>
      <w:sz w:val="28"/>
      <w:szCs w:val="26"/>
    </w:rPr>
  </w:style>
  <w:style w:type="paragraph" w:styleId="Ttulo3">
    <w:name w:val="heading 3"/>
    <w:basedOn w:val="Normal"/>
    <w:next w:val="Normal"/>
    <w:link w:val="Ttulo3Car"/>
    <w:uiPriority w:val="9"/>
    <w:unhideWhenUsed/>
    <w:qFormat/>
    <w:rsid w:val="002F2B1E"/>
    <w:pPr>
      <w:keepNext/>
      <w:keepLines/>
      <w:spacing w:before="40"/>
      <w:outlineLvl w:val="2"/>
    </w:pPr>
    <w:rPr>
      <w:rFonts w:eastAsiaTheme="majorEastAsia" w:cstheme="majorBidi"/>
      <w:b/>
    </w:rPr>
  </w:style>
  <w:style w:type="paragraph" w:styleId="Ttulo4">
    <w:name w:val="heading 4"/>
    <w:basedOn w:val="Normal"/>
    <w:next w:val="Normal"/>
    <w:link w:val="Ttulo4Car"/>
    <w:uiPriority w:val="9"/>
    <w:unhideWhenUsed/>
    <w:qFormat/>
    <w:rsid w:val="00236AE2"/>
    <w:pPr>
      <w:keepNext/>
      <w:keepLines/>
      <w:spacing w:before="40"/>
      <w:outlineLvl w:val="3"/>
    </w:pPr>
    <w:rPr>
      <w:rFonts w:asciiTheme="majorHAnsi" w:eastAsiaTheme="majorEastAsia" w:hAnsiTheme="majorHAnsi" w:cstheme="majorBidi"/>
      <w:i/>
      <w:iCs/>
      <w:color w:val="2E74B5" w:themeColor="accent1" w:themeShade="BF"/>
    </w:rPr>
  </w:style>
  <w:style w:type="paragraph" w:styleId="Ttulo5">
    <w:name w:val="heading 5"/>
    <w:basedOn w:val="Normal"/>
    <w:next w:val="Normal"/>
    <w:link w:val="Ttulo5Car"/>
    <w:uiPriority w:val="9"/>
    <w:unhideWhenUsed/>
    <w:qFormat/>
    <w:rsid w:val="00236AE2"/>
    <w:pPr>
      <w:keepNext/>
      <w:keepLines/>
      <w:spacing w:before="40"/>
      <w:outlineLvl w:val="4"/>
    </w:pPr>
    <w:rPr>
      <w:rFonts w:asciiTheme="majorHAnsi" w:eastAsiaTheme="majorEastAsia" w:hAnsiTheme="majorHAnsi" w:cstheme="majorBidi"/>
      <w:color w:val="2E74B5" w:themeColor="accent1" w:themeShade="BF"/>
    </w:rPr>
  </w:style>
  <w:style w:type="paragraph" w:styleId="Ttulo6">
    <w:name w:val="heading 6"/>
    <w:basedOn w:val="Normal"/>
    <w:next w:val="Normal"/>
    <w:link w:val="Ttulo6Car"/>
    <w:uiPriority w:val="9"/>
    <w:unhideWhenUsed/>
    <w:qFormat/>
    <w:rsid w:val="00236AE2"/>
    <w:pPr>
      <w:keepNext/>
      <w:keepLines/>
      <w:spacing w:before="40"/>
      <w:outlineLvl w:val="5"/>
    </w:pPr>
    <w:rPr>
      <w:rFonts w:asciiTheme="majorHAnsi" w:eastAsiaTheme="majorEastAsia" w:hAnsiTheme="majorHAnsi" w:cstheme="majorBidi"/>
      <w:color w:val="1F4D78" w:themeColor="accent1" w:themeShade="7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2F2B1E"/>
    <w:rPr>
      <w:rFonts w:ascii="Times New Roman" w:eastAsiaTheme="majorEastAsia" w:hAnsi="Times New Roman" w:cs="Times New Roman"/>
      <w:b/>
      <w:sz w:val="52"/>
      <w:szCs w:val="40"/>
      <w:lang w:eastAsia="es-AR"/>
    </w:rPr>
  </w:style>
  <w:style w:type="character" w:customStyle="1" w:styleId="Ttulo2Car">
    <w:name w:val="Título 2 Car"/>
    <w:basedOn w:val="Fuentedeprrafopredeter"/>
    <w:link w:val="Ttulo2"/>
    <w:uiPriority w:val="9"/>
    <w:rsid w:val="002F2B1E"/>
    <w:rPr>
      <w:rFonts w:ascii="Times New Roman" w:eastAsiaTheme="majorEastAsia" w:hAnsi="Times New Roman" w:cstheme="majorBidi"/>
      <w:b/>
      <w:sz w:val="28"/>
      <w:szCs w:val="26"/>
      <w:lang w:eastAsia="es-AR"/>
    </w:rPr>
  </w:style>
  <w:style w:type="character" w:customStyle="1" w:styleId="Ttulo3Car">
    <w:name w:val="Título 3 Car"/>
    <w:basedOn w:val="Fuentedeprrafopredeter"/>
    <w:link w:val="Ttulo3"/>
    <w:uiPriority w:val="9"/>
    <w:rsid w:val="002F2B1E"/>
    <w:rPr>
      <w:rFonts w:ascii="Times New Roman" w:eastAsiaTheme="majorEastAsia" w:hAnsi="Times New Roman" w:cstheme="majorBidi"/>
      <w:b/>
      <w:sz w:val="24"/>
      <w:szCs w:val="24"/>
      <w:lang w:eastAsia="es-AR"/>
    </w:rPr>
  </w:style>
  <w:style w:type="character" w:customStyle="1" w:styleId="Ttulo4Car">
    <w:name w:val="Título 4 Car"/>
    <w:basedOn w:val="Fuentedeprrafopredeter"/>
    <w:link w:val="Ttulo4"/>
    <w:uiPriority w:val="9"/>
    <w:rsid w:val="00236AE2"/>
    <w:rPr>
      <w:rFonts w:asciiTheme="majorHAnsi" w:eastAsiaTheme="majorEastAsia" w:hAnsiTheme="majorHAnsi" w:cstheme="majorBidi"/>
      <w:i/>
      <w:iCs/>
      <w:color w:val="2E74B5" w:themeColor="accent1" w:themeShade="BF"/>
    </w:rPr>
  </w:style>
  <w:style w:type="character" w:customStyle="1" w:styleId="Ttulo5Car">
    <w:name w:val="Título 5 Car"/>
    <w:basedOn w:val="Fuentedeprrafopredeter"/>
    <w:link w:val="Ttulo5"/>
    <w:uiPriority w:val="9"/>
    <w:rsid w:val="00236AE2"/>
    <w:rPr>
      <w:rFonts w:asciiTheme="majorHAnsi" w:eastAsiaTheme="majorEastAsia" w:hAnsiTheme="majorHAnsi" w:cstheme="majorBidi"/>
      <w:color w:val="2E74B5" w:themeColor="accent1" w:themeShade="BF"/>
    </w:rPr>
  </w:style>
  <w:style w:type="paragraph" w:styleId="Puesto">
    <w:name w:val="Title"/>
    <w:basedOn w:val="Normal"/>
    <w:next w:val="Normal"/>
    <w:link w:val="PuestoCar"/>
    <w:uiPriority w:val="10"/>
    <w:qFormat/>
    <w:rsid w:val="00236AE2"/>
    <w:pPr>
      <w:contextualSpacing/>
    </w:pPr>
    <w:rPr>
      <w:rFonts w:asciiTheme="majorHAnsi" w:eastAsiaTheme="majorEastAsia" w:hAnsiTheme="majorHAnsi" w:cstheme="majorBidi"/>
      <w:spacing w:val="-10"/>
      <w:kern w:val="28"/>
      <w:sz w:val="56"/>
      <w:szCs w:val="56"/>
    </w:rPr>
  </w:style>
  <w:style w:type="character" w:customStyle="1" w:styleId="PuestoCar">
    <w:name w:val="Puesto Car"/>
    <w:basedOn w:val="Fuentedeprrafopredeter"/>
    <w:link w:val="Puesto"/>
    <w:uiPriority w:val="10"/>
    <w:rsid w:val="00236AE2"/>
    <w:rPr>
      <w:rFonts w:asciiTheme="majorHAnsi" w:eastAsiaTheme="majorEastAsia" w:hAnsiTheme="majorHAnsi" w:cstheme="majorBidi"/>
      <w:spacing w:val="-10"/>
      <w:kern w:val="28"/>
      <w:sz w:val="56"/>
      <w:szCs w:val="56"/>
    </w:rPr>
  </w:style>
  <w:style w:type="character" w:customStyle="1" w:styleId="Ttulo6Car">
    <w:name w:val="Título 6 Car"/>
    <w:basedOn w:val="Fuentedeprrafopredeter"/>
    <w:link w:val="Ttulo6"/>
    <w:uiPriority w:val="9"/>
    <w:rsid w:val="00236AE2"/>
    <w:rPr>
      <w:rFonts w:asciiTheme="majorHAnsi" w:eastAsiaTheme="majorEastAsia" w:hAnsiTheme="majorHAnsi" w:cstheme="majorBidi"/>
      <w:color w:val="1F4D78" w:themeColor="accent1" w:themeShade="7F"/>
    </w:rPr>
  </w:style>
  <w:style w:type="character" w:styleId="Hipervnculo">
    <w:name w:val="Hyperlink"/>
    <w:basedOn w:val="Fuentedeprrafopredeter"/>
    <w:uiPriority w:val="99"/>
    <w:unhideWhenUsed/>
    <w:rsid w:val="00236AE2"/>
    <w:rPr>
      <w:color w:val="0563C1" w:themeColor="hyperlink"/>
      <w:u w:val="single"/>
    </w:rPr>
  </w:style>
  <w:style w:type="character" w:styleId="Hipervnculovisitado">
    <w:name w:val="FollowedHyperlink"/>
    <w:basedOn w:val="Fuentedeprrafopredeter"/>
    <w:uiPriority w:val="99"/>
    <w:semiHidden/>
    <w:unhideWhenUsed/>
    <w:rsid w:val="00236AE2"/>
    <w:rPr>
      <w:color w:val="954F72" w:themeColor="followedHyperlink"/>
      <w:u w:val="single"/>
    </w:rPr>
  </w:style>
  <w:style w:type="paragraph" w:styleId="Prrafodelista">
    <w:name w:val="List Paragraph"/>
    <w:basedOn w:val="Normal"/>
    <w:uiPriority w:val="34"/>
    <w:qFormat/>
    <w:rsid w:val="00AC5186"/>
    <w:pPr>
      <w:ind w:left="720"/>
      <w:contextualSpacing/>
    </w:pPr>
  </w:style>
  <w:style w:type="paragraph" w:styleId="Encabezado">
    <w:name w:val="header"/>
    <w:basedOn w:val="Normal"/>
    <w:link w:val="EncabezadoCar"/>
    <w:uiPriority w:val="99"/>
    <w:unhideWhenUsed/>
    <w:rsid w:val="00F83EC8"/>
    <w:pPr>
      <w:tabs>
        <w:tab w:val="center" w:pos="4419"/>
        <w:tab w:val="right" w:pos="8838"/>
      </w:tabs>
    </w:pPr>
  </w:style>
  <w:style w:type="character" w:customStyle="1" w:styleId="EncabezadoCar">
    <w:name w:val="Encabezado Car"/>
    <w:basedOn w:val="Fuentedeprrafopredeter"/>
    <w:link w:val="Encabezado"/>
    <w:uiPriority w:val="99"/>
    <w:rsid w:val="00F83EC8"/>
  </w:style>
  <w:style w:type="paragraph" w:styleId="Piedepgina">
    <w:name w:val="footer"/>
    <w:basedOn w:val="Normal"/>
    <w:link w:val="PiedepginaCar"/>
    <w:uiPriority w:val="99"/>
    <w:unhideWhenUsed/>
    <w:rsid w:val="00F83EC8"/>
    <w:pPr>
      <w:tabs>
        <w:tab w:val="center" w:pos="4419"/>
        <w:tab w:val="right" w:pos="8838"/>
      </w:tabs>
    </w:pPr>
  </w:style>
  <w:style w:type="character" w:customStyle="1" w:styleId="PiedepginaCar">
    <w:name w:val="Pie de página Car"/>
    <w:basedOn w:val="Fuentedeprrafopredeter"/>
    <w:link w:val="Piedepgina"/>
    <w:uiPriority w:val="99"/>
    <w:rsid w:val="00F83EC8"/>
  </w:style>
  <w:style w:type="table" w:styleId="Tablaconcuadrcula">
    <w:name w:val="Table Grid"/>
    <w:basedOn w:val="Tablanormal"/>
    <w:uiPriority w:val="39"/>
    <w:rsid w:val="00F83EC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decomentario">
    <w:name w:val="annotation reference"/>
    <w:basedOn w:val="Fuentedeprrafopredeter"/>
    <w:uiPriority w:val="99"/>
    <w:semiHidden/>
    <w:unhideWhenUsed/>
    <w:rsid w:val="00062B90"/>
    <w:rPr>
      <w:sz w:val="16"/>
      <w:szCs w:val="16"/>
    </w:rPr>
  </w:style>
  <w:style w:type="paragraph" w:styleId="Textocomentario">
    <w:name w:val="annotation text"/>
    <w:basedOn w:val="Normal"/>
    <w:link w:val="TextocomentarioCar"/>
    <w:uiPriority w:val="99"/>
    <w:semiHidden/>
    <w:unhideWhenUsed/>
    <w:rsid w:val="00062B90"/>
    <w:rPr>
      <w:sz w:val="20"/>
      <w:szCs w:val="20"/>
    </w:rPr>
  </w:style>
  <w:style w:type="character" w:customStyle="1" w:styleId="TextocomentarioCar">
    <w:name w:val="Texto comentario Car"/>
    <w:basedOn w:val="Fuentedeprrafopredeter"/>
    <w:link w:val="Textocomentario"/>
    <w:uiPriority w:val="99"/>
    <w:semiHidden/>
    <w:rsid w:val="00062B90"/>
    <w:rPr>
      <w:sz w:val="20"/>
      <w:szCs w:val="20"/>
    </w:rPr>
  </w:style>
  <w:style w:type="paragraph" w:styleId="Asuntodelcomentario">
    <w:name w:val="annotation subject"/>
    <w:basedOn w:val="Textocomentario"/>
    <w:next w:val="Textocomentario"/>
    <w:link w:val="AsuntodelcomentarioCar"/>
    <w:uiPriority w:val="99"/>
    <w:semiHidden/>
    <w:unhideWhenUsed/>
    <w:rsid w:val="00062B90"/>
    <w:rPr>
      <w:b/>
      <w:bCs/>
    </w:rPr>
  </w:style>
  <w:style w:type="character" w:customStyle="1" w:styleId="AsuntodelcomentarioCar">
    <w:name w:val="Asunto del comentario Car"/>
    <w:basedOn w:val="TextocomentarioCar"/>
    <w:link w:val="Asuntodelcomentario"/>
    <w:uiPriority w:val="99"/>
    <w:semiHidden/>
    <w:rsid w:val="00062B90"/>
    <w:rPr>
      <w:b/>
      <w:bCs/>
      <w:sz w:val="20"/>
      <w:szCs w:val="20"/>
    </w:rPr>
  </w:style>
  <w:style w:type="paragraph" w:styleId="Textodeglobo">
    <w:name w:val="Balloon Text"/>
    <w:basedOn w:val="Normal"/>
    <w:link w:val="TextodegloboCar"/>
    <w:uiPriority w:val="99"/>
    <w:semiHidden/>
    <w:unhideWhenUsed/>
    <w:rsid w:val="00062B90"/>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062B90"/>
    <w:rPr>
      <w:rFonts w:ascii="Segoe UI" w:hAnsi="Segoe UI" w:cs="Segoe UI"/>
      <w:sz w:val="18"/>
      <w:szCs w:val="18"/>
    </w:rPr>
  </w:style>
  <w:style w:type="paragraph" w:styleId="TtulodeTDC">
    <w:name w:val="TOC Heading"/>
    <w:basedOn w:val="Ttulo1"/>
    <w:next w:val="Normal"/>
    <w:uiPriority w:val="39"/>
    <w:unhideWhenUsed/>
    <w:qFormat/>
    <w:rsid w:val="00EF1635"/>
    <w:pPr>
      <w:outlineLvl w:val="9"/>
    </w:pPr>
    <w:rPr>
      <w:rFonts w:asciiTheme="majorHAnsi" w:hAnsiTheme="majorHAnsi" w:cstheme="majorBidi"/>
      <w:b w:val="0"/>
      <w:color w:val="2E74B5" w:themeColor="accent1" w:themeShade="BF"/>
      <w:sz w:val="32"/>
      <w:szCs w:val="32"/>
    </w:rPr>
  </w:style>
  <w:style w:type="paragraph" w:styleId="TDC1">
    <w:name w:val="toc 1"/>
    <w:basedOn w:val="Normal"/>
    <w:next w:val="Normal"/>
    <w:autoRedefine/>
    <w:uiPriority w:val="39"/>
    <w:unhideWhenUsed/>
    <w:rsid w:val="00EF1635"/>
    <w:pPr>
      <w:spacing w:after="100"/>
    </w:pPr>
  </w:style>
  <w:style w:type="paragraph" w:customStyle="1" w:styleId="Standard">
    <w:name w:val="Standard"/>
    <w:rsid w:val="00130CAD"/>
    <w:pPr>
      <w:widowControl w:val="0"/>
      <w:suppressAutoHyphens/>
      <w:autoSpaceDN w:val="0"/>
      <w:spacing w:after="0" w:line="240" w:lineRule="auto"/>
      <w:textAlignment w:val="baseline"/>
    </w:pPr>
    <w:rPr>
      <w:rFonts w:ascii="Times New Roman" w:eastAsia="DejaVu Sans" w:hAnsi="Times New Roman" w:cs="DejaVu Sans"/>
      <w:kern w:val="3"/>
      <w:sz w:val="21"/>
      <w:szCs w:val="24"/>
      <w:lang w:eastAsia="es-AR"/>
    </w:rPr>
  </w:style>
  <w:style w:type="paragraph" w:styleId="TDC2">
    <w:name w:val="toc 2"/>
    <w:basedOn w:val="Normal"/>
    <w:next w:val="Normal"/>
    <w:autoRedefine/>
    <w:uiPriority w:val="39"/>
    <w:unhideWhenUsed/>
    <w:rsid w:val="0087074D"/>
    <w:pPr>
      <w:spacing w:after="100"/>
      <w:ind w:left="220"/>
    </w:pPr>
  </w:style>
  <w:style w:type="paragraph" w:styleId="NormalWeb">
    <w:name w:val="Normal (Web)"/>
    <w:basedOn w:val="Normal"/>
    <w:uiPriority w:val="99"/>
    <w:unhideWhenUsed/>
    <w:rsid w:val="00307B58"/>
    <w:pPr>
      <w:spacing w:before="100" w:beforeAutospacing="1" w:after="100" w:afterAutospacing="1"/>
    </w:pPr>
  </w:style>
  <w:style w:type="paragraph" w:styleId="Textoindependiente">
    <w:name w:val="Body Text"/>
    <w:basedOn w:val="Normal"/>
    <w:link w:val="TextoindependienteCar"/>
    <w:semiHidden/>
    <w:rsid w:val="00006D9A"/>
    <w:pPr>
      <w:suppressAutoHyphens/>
      <w:spacing w:line="360" w:lineRule="auto"/>
      <w:ind w:firstLine="708"/>
      <w:jc w:val="both"/>
    </w:pPr>
    <w:rPr>
      <w:rFonts w:ascii="Verdana" w:hAnsi="Verdana"/>
      <w:lang w:eastAsia="ar-SA"/>
    </w:rPr>
  </w:style>
  <w:style w:type="character" w:customStyle="1" w:styleId="TextoindependienteCar">
    <w:name w:val="Texto independiente Car"/>
    <w:basedOn w:val="Fuentedeprrafopredeter"/>
    <w:link w:val="Textoindependiente"/>
    <w:semiHidden/>
    <w:rsid w:val="00006D9A"/>
    <w:rPr>
      <w:rFonts w:ascii="Verdana" w:eastAsia="Times New Roman" w:hAnsi="Verdana" w:cs="Times New Roman"/>
      <w:szCs w:val="24"/>
      <w:lang w:val="es-ES" w:eastAsia="ar-SA"/>
    </w:rPr>
  </w:style>
  <w:style w:type="character" w:styleId="Textodelmarcadordeposicin">
    <w:name w:val="Placeholder Text"/>
    <w:basedOn w:val="Fuentedeprrafopredeter"/>
    <w:uiPriority w:val="99"/>
    <w:semiHidden/>
    <w:rsid w:val="00EF2F3A"/>
    <w:rPr>
      <w:color w:val="808080"/>
    </w:rPr>
  </w:style>
  <w:style w:type="paragraph" w:customStyle="1" w:styleId="Textbody">
    <w:name w:val="Text body"/>
    <w:basedOn w:val="Normal"/>
    <w:rsid w:val="002F2B1E"/>
    <w:pPr>
      <w:widowControl w:val="0"/>
      <w:suppressAutoHyphens/>
      <w:autoSpaceDN w:val="0"/>
      <w:spacing w:after="140" w:line="360" w:lineRule="auto"/>
      <w:jc w:val="both"/>
    </w:pPr>
    <w:rPr>
      <w:kern w:val="3"/>
      <w:sz w:val="21"/>
      <w:lang w:val="es-ES" w:eastAsia="zh-CN" w:bidi="hi-IN"/>
    </w:rPr>
  </w:style>
  <w:style w:type="paragraph" w:styleId="TDC3">
    <w:name w:val="toc 3"/>
    <w:basedOn w:val="Normal"/>
    <w:next w:val="Normal"/>
    <w:autoRedefine/>
    <w:uiPriority w:val="39"/>
    <w:unhideWhenUsed/>
    <w:rsid w:val="00217B50"/>
    <w:pPr>
      <w:spacing w:after="100"/>
      <w:ind w:left="480"/>
    </w:pPr>
  </w:style>
  <w:style w:type="character" w:customStyle="1" w:styleId="markedcontent">
    <w:name w:val="markedcontent"/>
    <w:basedOn w:val="Fuentedeprrafopredeter"/>
    <w:rsid w:val="00091F42"/>
  </w:style>
  <w:style w:type="paragraph" w:styleId="Descripcin">
    <w:name w:val="caption"/>
    <w:basedOn w:val="Normal"/>
    <w:next w:val="Normal"/>
    <w:uiPriority w:val="35"/>
    <w:semiHidden/>
    <w:unhideWhenUsed/>
    <w:qFormat/>
    <w:rsid w:val="00E66E31"/>
    <w:pPr>
      <w:spacing w:after="200"/>
      <w:jc w:val="both"/>
    </w:pPr>
    <w:rPr>
      <w:rFonts w:eastAsiaTheme="minorHAnsi" w:cstheme="minorBidi"/>
      <w:i/>
      <w:iCs/>
      <w:color w:val="44546A" w:themeColor="text2"/>
      <w:sz w:val="18"/>
      <w:szCs w:val="18"/>
      <w:lang w:val="es-E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680063">
      <w:bodyDiv w:val="1"/>
      <w:marLeft w:val="0"/>
      <w:marRight w:val="0"/>
      <w:marTop w:val="0"/>
      <w:marBottom w:val="0"/>
      <w:divBdr>
        <w:top w:val="none" w:sz="0" w:space="0" w:color="auto"/>
        <w:left w:val="none" w:sz="0" w:space="0" w:color="auto"/>
        <w:bottom w:val="none" w:sz="0" w:space="0" w:color="auto"/>
        <w:right w:val="none" w:sz="0" w:space="0" w:color="auto"/>
      </w:divBdr>
    </w:div>
    <w:div w:id="56828114">
      <w:bodyDiv w:val="1"/>
      <w:marLeft w:val="0"/>
      <w:marRight w:val="0"/>
      <w:marTop w:val="0"/>
      <w:marBottom w:val="0"/>
      <w:divBdr>
        <w:top w:val="none" w:sz="0" w:space="0" w:color="auto"/>
        <w:left w:val="none" w:sz="0" w:space="0" w:color="auto"/>
        <w:bottom w:val="none" w:sz="0" w:space="0" w:color="auto"/>
        <w:right w:val="none" w:sz="0" w:space="0" w:color="auto"/>
      </w:divBdr>
    </w:div>
    <w:div w:id="64497100">
      <w:bodyDiv w:val="1"/>
      <w:marLeft w:val="0"/>
      <w:marRight w:val="0"/>
      <w:marTop w:val="0"/>
      <w:marBottom w:val="0"/>
      <w:divBdr>
        <w:top w:val="none" w:sz="0" w:space="0" w:color="auto"/>
        <w:left w:val="none" w:sz="0" w:space="0" w:color="auto"/>
        <w:bottom w:val="none" w:sz="0" w:space="0" w:color="auto"/>
        <w:right w:val="none" w:sz="0" w:space="0" w:color="auto"/>
      </w:divBdr>
    </w:div>
    <w:div w:id="123546851">
      <w:bodyDiv w:val="1"/>
      <w:marLeft w:val="0"/>
      <w:marRight w:val="0"/>
      <w:marTop w:val="0"/>
      <w:marBottom w:val="0"/>
      <w:divBdr>
        <w:top w:val="none" w:sz="0" w:space="0" w:color="auto"/>
        <w:left w:val="none" w:sz="0" w:space="0" w:color="auto"/>
        <w:bottom w:val="none" w:sz="0" w:space="0" w:color="auto"/>
        <w:right w:val="none" w:sz="0" w:space="0" w:color="auto"/>
      </w:divBdr>
    </w:div>
    <w:div w:id="194343952">
      <w:bodyDiv w:val="1"/>
      <w:marLeft w:val="0"/>
      <w:marRight w:val="0"/>
      <w:marTop w:val="0"/>
      <w:marBottom w:val="0"/>
      <w:divBdr>
        <w:top w:val="none" w:sz="0" w:space="0" w:color="auto"/>
        <w:left w:val="none" w:sz="0" w:space="0" w:color="auto"/>
        <w:bottom w:val="none" w:sz="0" w:space="0" w:color="auto"/>
        <w:right w:val="none" w:sz="0" w:space="0" w:color="auto"/>
      </w:divBdr>
    </w:div>
    <w:div w:id="224533977">
      <w:bodyDiv w:val="1"/>
      <w:marLeft w:val="0"/>
      <w:marRight w:val="0"/>
      <w:marTop w:val="0"/>
      <w:marBottom w:val="0"/>
      <w:divBdr>
        <w:top w:val="none" w:sz="0" w:space="0" w:color="auto"/>
        <w:left w:val="none" w:sz="0" w:space="0" w:color="auto"/>
        <w:bottom w:val="none" w:sz="0" w:space="0" w:color="auto"/>
        <w:right w:val="none" w:sz="0" w:space="0" w:color="auto"/>
      </w:divBdr>
      <w:divsChild>
        <w:div w:id="1217619155">
          <w:marLeft w:val="34"/>
          <w:marRight w:val="0"/>
          <w:marTop w:val="0"/>
          <w:marBottom w:val="0"/>
          <w:divBdr>
            <w:top w:val="none" w:sz="0" w:space="0" w:color="auto"/>
            <w:left w:val="none" w:sz="0" w:space="0" w:color="auto"/>
            <w:bottom w:val="none" w:sz="0" w:space="0" w:color="auto"/>
            <w:right w:val="none" w:sz="0" w:space="0" w:color="auto"/>
          </w:divBdr>
        </w:div>
      </w:divsChild>
    </w:div>
    <w:div w:id="231232868">
      <w:bodyDiv w:val="1"/>
      <w:marLeft w:val="0"/>
      <w:marRight w:val="0"/>
      <w:marTop w:val="0"/>
      <w:marBottom w:val="0"/>
      <w:divBdr>
        <w:top w:val="none" w:sz="0" w:space="0" w:color="auto"/>
        <w:left w:val="none" w:sz="0" w:space="0" w:color="auto"/>
        <w:bottom w:val="none" w:sz="0" w:space="0" w:color="auto"/>
        <w:right w:val="none" w:sz="0" w:space="0" w:color="auto"/>
      </w:divBdr>
    </w:div>
    <w:div w:id="352919296">
      <w:bodyDiv w:val="1"/>
      <w:marLeft w:val="0"/>
      <w:marRight w:val="0"/>
      <w:marTop w:val="0"/>
      <w:marBottom w:val="0"/>
      <w:divBdr>
        <w:top w:val="none" w:sz="0" w:space="0" w:color="auto"/>
        <w:left w:val="none" w:sz="0" w:space="0" w:color="auto"/>
        <w:bottom w:val="none" w:sz="0" w:space="0" w:color="auto"/>
        <w:right w:val="none" w:sz="0" w:space="0" w:color="auto"/>
      </w:divBdr>
      <w:divsChild>
        <w:div w:id="830678986">
          <w:marLeft w:val="34"/>
          <w:marRight w:val="0"/>
          <w:marTop w:val="0"/>
          <w:marBottom w:val="0"/>
          <w:divBdr>
            <w:top w:val="none" w:sz="0" w:space="0" w:color="auto"/>
            <w:left w:val="none" w:sz="0" w:space="0" w:color="auto"/>
            <w:bottom w:val="none" w:sz="0" w:space="0" w:color="auto"/>
            <w:right w:val="none" w:sz="0" w:space="0" w:color="auto"/>
          </w:divBdr>
        </w:div>
      </w:divsChild>
    </w:div>
    <w:div w:id="414129939">
      <w:bodyDiv w:val="1"/>
      <w:marLeft w:val="0"/>
      <w:marRight w:val="0"/>
      <w:marTop w:val="0"/>
      <w:marBottom w:val="0"/>
      <w:divBdr>
        <w:top w:val="none" w:sz="0" w:space="0" w:color="auto"/>
        <w:left w:val="none" w:sz="0" w:space="0" w:color="auto"/>
        <w:bottom w:val="none" w:sz="0" w:space="0" w:color="auto"/>
        <w:right w:val="none" w:sz="0" w:space="0" w:color="auto"/>
      </w:divBdr>
    </w:div>
    <w:div w:id="519902500">
      <w:bodyDiv w:val="1"/>
      <w:marLeft w:val="0"/>
      <w:marRight w:val="0"/>
      <w:marTop w:val="0"/>
      <w:marBottom w:val="0"/>
      <w:divBdr>
        <w:top w:val="none" w:sz="0" w:space="0" w:color="auto"/>
        <w:left w:val="none" w:sz="0" w:space="0" w:color="auto"/>
        <w:bottom w:val="none" w:sz="0" w:space="0" w:color="auto"/>
        <w:right w:val="none" w:sz="0" w:space="0" w:color="auto"/>
      </w:divBdr>
    </w:div>
    <w:div w:id="548886252">
      <w:bodyDiv w:val="1"/>
      <w:marLeft w:val="0"/>
      <w:marRight w:val="0"/>
      <w:marTop w:val="0"/>
      <w:marBottom w:val="0"/>
      <w:divBdr>
        <w:top w:val="none" w:sz="0" w:space="0" w:color="auto"/>
        <w:left w:val="none" w:sz="0" w:space="0" w:color="auto"/>
        <w:bottom w:val="none" w:sz="0" w:space="0" w:color="auto"/>
        <w:right w:val="none" w:sz="0" w:space="0" w:color="auto"/>
      </w:divBdr>
    </w:div>
    <w:div w:id="569655016">
      <w:bodyDiv w:val="1"/>
      <w:marLeft w:val="0"/>
      <w:marRight w:val="0"/>
      <w:marTop w:val="0"/>
      <w:marBottom w:val="0"/>
      <w:divBdr>
        <w:top w:val="none" w:sz="0" w:space="0" w:color="auto"/>
        <w:left w:val="none" w:sz="0" w:space="0" w:color="auto"/>
        <w:bottom w:val="none" w:sz="0" w:space="0" w:color="auto"/>
        <w:right w:val="none" w:sz="0" w:space="0" w:color="auto"/>
      </w:divBdr>
      <w:divsChild>
        <w:div w:id="764038787">
          <w:marLeft w:val="0"/>
          <w:marRight w:val="0"/>
          <w:marTop w:val="0"/>
          <w:marBottom w:val="0"/>
          <w:divBdr>
            <w:top w:val="none" w:sz="0" w:space="0" w:color="auto"/>
            <w:left w:val="none" w:sz="0" w:space="0" w:color="auto"/>
            <w:bottom w:val="none" w:sz="0" w:space="0" w:color="auto"/>
            <w:right w:val="none" w:sz="0" w:space="0" w:color="auto"/>
          </w:divBdr>
          <w:divsChild>
            <w:div w:id="1140922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1376280">
      <w:bodyDiv w:val="1"/>
      <w:marLeft w:val="0"/>
      <w:marRight w:val="0"/>
      <w:marTop w:val="0"/>
      <w:marBottom w:val="0"/>
      <w:divBdr>
        <w:top w:val="none" w:sz="0" w:space="0" w:color="auto"/>
        <w:left w:val="none" w:sz="0" w:space="0" w:color="auto"/>
        <w:bottom w:val="none" w:sz="0" w:space="0" w:color="auto"/>
        <w:right w:val="none" w:sz="0" w:space="0" w:color="auto"/>
      </w:divBdr>
    </w:div>
    <w:div w:id="677662844">
      <w:bodyDiv w:val="1"/>
      <w:marLeft w:val="0"/>
      <w:marRight w:val="0"/>
      <w:marTop w:val="0"/>
      <w:marBottom w:val="0"/>
      <w:divBdr>
        <w:top w:val="none" w:sz="0" w:space="0" w:color="auto"/>
        <w:left w:val="none" w:sz="0" w:space="0" w:color="auto"/>
        <w:bottom w:val="none" w:sz="0" w:space="0" w:color="auto"/>
        <w:right w:val="none" w:sz="0" w:space="0" w:color="auto"/>
      </w:divBdr>
    </w:div>
    <w:div w:id="738208021">
      <w:bodyDiv w:val="1"/>
      <w:marLeft w:val="0"/>
      <w:marRight w:val="0"/>
      <w:marTop w:val="0"/>
      <w:marBottom w:val="0"/>
      <w:divBdr>
        <w:top w:val="none" w:sz="0" w:space="0" w:color="auto"/>
        <w:left w:val="none" w:sz="0" w:space="0" w:color="auto"/>
        <w:bottom w:val="none" w:sz="0" w:space="0" w:color="auto"/>
        <w:right w:val="none" w:sz="0" w:space="0" w:color="auto"/>
      </w:divBdr>
    </w:div>
    <w:div w:id="775638910">
      <w:bodyDiv w:val="1"/>
      <w:marLeft w:val="0"/>
      <w:marRight w:val="0"/>
      <w:marTop w:val="0"/>
      <w:marBottom w:val="0"/>
      <w:divBdr>
        <w:top w:val="none" w:sz="0" w:space="0" w:color="auto"/>
        <w:left w:val="none" w:sz="0" w:space="0" w:color="auto"/>
        <w:bottom w:val="none" w:sz="0" w:space="0" w:color="auto"/>
        <w:right w:val="none" w:sz="0" w:space="0" w:color="auto"/>
      </w:divBdr>
      <w:divsChild>
        <w:div w:id="1805536910">
          <w:marLeft w:val="34"/>
          <w:marRight w:val="0"/>
          <w:marTop w:val="0"/>
          <w:marBottom w:val="0"/>
          <w:divBdr>
            <w:top w:val="none" w:sz="0" w:space="0" w:color="auto"/>
            <w:left w:val="none" w:sz="0" w:space="0" w:color="auto"/>
            <w:bottom w:val="none" w:sz="0" w:space="0" w:color="auto"/>
            <w:right w:val="none" w:sz="0" w:space="0" w:color="auto"/>
          </w:divBdr>
        </w:div>
      </w:divsChild>
    </w:div>
    <w:div w:id="784814055">
      <w:bodyDiv w:val="1"/>
      <w:marLeft w:val="0"/>
      <w:marRight w:val="0"/>
      <w:marTop w:val="0"/>
      <w:marBottom w:val="0"/>
      <w:divBdr>
        <w:top w:val="none" w:sz="0" w:space="0" w:color="auto"/>
        <w:left w:val="none" w:sz="0" w:space="0" w:color="auto"/>
        <w:bottom w:val="none" w:sz="0" w:space="0" w:color="auto"/>
        <w:right w:val="none" w:sz="0" w:space="0" w:color="auto"/>
      </w:divBdr>
    </w:div>
    <w:div w:id="802818140">
      <w:bodyDiv w:val="1"/>
      <w:marLeft w:val="0"/>
      <w:marRight w:val="0"/>
      <w:marTop w:val="0"/>
      <w:marBottom w:val="0"/>
      <w:divBdr>
        <w:top w:val="none" w:sz="0" w:space="0" w:color="auto"/>
        <w:left w:val="none" w:sz="0" w:space="0" w:color="auto"/>
        <w:bottom w:val="none" w:sz="0" w:space="0" w:color="auto"/>
        <w:right w:val="none" w:sz="0" w:space="0" w:color="auto"/>
      </w:divBdr>
    </w:div>
    <w:div w:id="887106928">
      <w:bodyDiv w:val="1"/>
      <w:marLeft w:val="0"/>
      <w:marRight w:val="0"/>
      <w:marTop w:val="0"/>
      <w:marBottom w:val="0"/>
      <w:divBdr>
        <w:top w:val="none" w:sz="0" w:space="0" w:color="auto"/>
        <w:left w:val="none" w:sz="0" w:space="0" w:color="auto"/>
        <w:bottom w:val="none" w:sz="0" w:space="0" w:color="auto"/>
        <w:right w:val="none" w:sz="0" w:space="0" w:color="auto"/>
      </w:divBdr>
      <w:divsChild>
        <w:div w:id="1952397000">
          <w:marLeft w:val="0"/>
          <w:marRight w:val="0"/>
          <w:marTop w:val="0"/>
          <w:marBottom w:val="0"/>
          <w:divBdr>
            <w:top w:val="none" w:sz="0" w:space="0" w:color="auto"/>
            <w:left w:val="none" w:sz="0" w:space="0" w:color="auto"/>
            <w:bottom w:val="none" w:sz="0" w:space="0" w:color="auto"/>
            <w:right w:val="none" w:sz="0" w:space="0" w:color="auto"/>
          </w:divBdr>
          <w:divsChild>
            <w:div w:id="15971285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4774522">
      <w:bodyDiv w:val="1"/>
      <w:marLeft w:val="0"/>
      <w:marRight w:val="0"/>
      <w:marTop w:val="0"/>
      <w:marBottom w:val="0"/>
      <w:divBdr>
        <w:top w:val="none" w:sz="0" w:space="0" w:color="auto"/>
        <w:left w:val="none" w:sz="0" w:space="0" w:color="auto"/>
        <w:bottom w:val="none" w:sz="0" w:space="0" w:color="auto"/>
        <w:right w:val="none" w:sz="0" w:space="0" w:color="auto"/>
      </w:divBdr>
    </w:div>
    <w:div w:id="914514552">
      <w:bodyDiv w:val="1"/>
      <w:marLeft w:val="0"/>
      <w:marRight w:val="0"/>
      <w:marTop w:val="0"/>
      <w:marBottom w:val="0"/>
      <w:divBdr>
        <w:top w:val="none" w:sz="0" w:space="0" w:color="auto"/>
        <w:left w:val="none" w:sz="0" w:space="0" w:color="auto"/>
        <w:bottom w:val="none" w:sz="0" w:space="0" w:color="auto"/>
        <w:right w:val="none" w:sz="0" w:space="0" w:color="auto"/>
      </w:divBdr>
    </w:div>
    <w:div w:id="954021402">
      <w:bodyDiv w:val="1"/>
      <w:marLeft w:val="0"/>
      <w:marRight w:val="0"/>
      <w:marTop w:val="0"/>
      <w:marBottom w:val="0"/>
      <w:divBdr>
        <w:top w:val="none" w:sz="0" w:space="0" w:color="auto"/>
        <w:left w:val="none" w:sz="0" w:space="0" w:color="auto"/>
        <w:bottom w:val="none" w:sz="0" w:space="0" w:color="auto"/>
        <w:right w:val="none" w:sz="0" w:space="0" w:color="auto"/>
      </w:divBdr>
    </w:div>
    <w:div w:id="958796885">
      <w:bodyDiv w:val="1"/>
      <w:marLeft w:val="0"/>
      <w:marRight w:val="0"/>
      <w:marTop w:val="0"/>
      <w:marBottom w:val="0"/>
      <w:divBdr>
        <w:top w:val="none" w:sz="0" w:space="0" w:color="auto"/>
        <w:left w:val="none" w:sz="0" w:space="0" w:color="auto"/>
        <w:bottom w:val="none" w:sz="0" w:space="0" w:color="auto"/>
        <w:right w:val="none" w:sz="0" w:space="0" w:color="auto"/>
      </w:divBdr>
    </w:div>
    <w:div w:id="961886078">
      <w:bodyDiv w:val="1"/>
      <w:marLeft w:val="0"/>
      <w:marRight w:val="0"/>
      <w:marTop w:val="0"/>
      <w:marBottom w:val="0"/>
      <w:divBdr>
        <w:top w:val="none" w:sz="0" w:space="0" w:color="auto"/>
        <w:left w:val="none" w:sz="0" w:space="0" w:color="auto"/>
        <w:bottom w:val="none" w:sz="0" w:space="0" w:color="auto"/>
        <w:right w:val="none" w:sz="0" w:space="0" w:color="auto"/>
      </w:divBdr>
    </w:div>
    <w:div w:id="964964195">
      <w:bodyDiv w:val="1"/>
      <w:marLeft w:val="0"/>
      <w:marRight w:val="0"/>
      <w:marTop w:val="0"/>
      <w:marBottom w:val="0"/>
      <w:divBdr>
        <w:top w:val="none" w:sz="0" w:space="0" w:color="auto"/>
        <w:left w:val="none" w:sz="0" w:space="0" w:color="auto"/>
        <w:bottom w:val="none" w:sz="0" w:space="0" w:color="auto"/>
        <w:right w:val="none" w:sz="0" w:space="0" w:color="auto"/>
      </w:divBdr>
      <w:divsChild>
        <w:div w:id="1991980190">
          <w:marLeft w:val="34"/>
          <w:marRight w:val="0"/>
          <w:marTop w:val="0"/>
          <w:marBottom w:val="0"/>
          <w:divBdr>
            <w:top w:val="none" w:sz="0" w:space="0" w:color="auto"/>
            <w:left w:val="none" w:sz="0" w:space="0" w:color="auto"/>
            <w:bottom w:val="none" w:sz="0" w:space="0" w:color="auto"/>
            <w:right w:val="none" w:sz="0" w:space="0" w:color="auto"/>
          </w:divBdr>
        </w:div>
      </w:divsChild>
    </w:div>
    <w:div w:id="1009059571">
      <w:bodyDiv w:val="1"/>
      <w:marLeft w:val="0"/>
      <w:marRight w:val="0"/>
      <w:marTop w:val="0"/>
      <w:marBottom w:val="0"/>
      <w:divBdr>
        <w:top w:val="none" w:sz="0" w:space="0" w:color="auto"/>
        <w:left w:val="none" w:sz="0" w:space="0" w:color="auto"/>
        <w:bottom w:val="none" w:sz="0" w:space="0" w:color="auto"/>
        <w:right w:val="none" w:sz="0" w:space="0" w:color="auto"/>
      </w:divBdr>
    </w:div>
    <w:div w:id="1014840855">
      <w:bodyDiv w:val="1"/>
      <w:marLeft w:val="0"/>
      <w:marRight w:val="0"/>
      <w:marTop w:val="0"/>
      <w:marBottom w:val="0"/>
      <w:divBdr>
        <w:top w:val="none" w:sz="0" w:space="0" w:color="auto"/>
        <w:left w:val="none" w:sz="0" w:space="0" w:color="auto"/>
        <w:bottom w:val="none" w:sz="0" w:space="0" w:color="auto"/>
        <w:right w:val="none" w:sz="0" w:space="0" w:color="auto"/>
      </w:divBdr>
    </w:div>
    <w:div w:id="1052509401">
      <w:bodyDiv w:val="1"/>
      <w:marLeft w:val="0"/>
      <w:marRight w:val="0"/>
      <w:marTop w:val="0"/>
      <w:marBottom w:val="0"/>
      <w:divBdr>
        <w:top w:val="none" w:sz="0" w:space="0" w:color="auto"/>
        <w:left w:val="none" w:sz="0" w:space="0" w:color="auto"/>
        <w:bottom w:val="none" w:sz="0" w:space="0" w:color="auto"/>
        <w:right w:val="none" w:sz="0" w:space="0" w:color="auto"/>
      </w:divBdr>
    </w:div>
    <w:div w:id="1135223347">
      <w:bodyDiv w:val="1"/>
      <w:marLeft w:val="0"/>
      <w:marRight w:val="0"/>
      <w:marTop w:val="0"/>
      <w:marBottom w:val="0"/>
      <w:divBdr>
        <w:top w:val="none" w:sz="0" w:space="0" w:color="auto"/>
        <w:left w:val="none" w:sz="0" w:space="0" w:color="auto"/>
        <w:bottom w:val="none" w:sz="0" w:space="0" w:color="auto"/>
        <w:right w:val="none" w:sz="0" w:space="0" w:color="auto"/>
      </w:divBdr>
    </w:div>
    <w:div w:id="1138449019">
      <w:bodyDiv w:val="1"/>
      <w:marLeft w:val="0"/>
      <w:marRight w:val="0"/>
      <w:marTop w:val="0"/>
      <w:marBottom w:val="0"/>
      <w:divBdr>
        <w:top w:val="none" w:sz="0" w:space="0" w:color="auto"/>
        <w:left w:val="none" w:sz="0" w:space="0" w:color="auto"/>
        <w:bottom w:val="none" w:sz="0" w:space="0" w:color="auto"/>
        <w:right w:val="none" w:sz="0" w:space="0" w:color="auto"/>
      </w:divBdr>
      <w:divsChild>
        <w:div w:id="275794154">
          <w:marLeft w:val="0"/>
          <w:marRight w:val="0"/>
          <w:marTop w:val="0"/>
          <w:marBottom w:val="0"/>
          <w:divBdr>
            <w:top w:val="none" w:sz="0" w:space="0" w:color="auto"/>
            <w:left w:val="none" w:sz="0" w:space="0" w:color="auto"/>
            <w:bottom w:val="none" w:sz="0" w:space="0" w:color="auto"/>
            <w:right w:val="none" w:sz="0" w:space="0" w:color="auto"/>
          </w:divBdr>
          <w:divsChild>
            <w:div w:id="942802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1963913">
      <w:bodyDiv w:val="1"/>
      <w:marLeft w:val="0"/>
      <w:marRight w:val="0"/>
      <w:marTop w:val="0"/>
      <w:marBottom w:val="0"/>
      <w:divBdr>
        <w:top w:val="none" w:sz="0" w:space="0" w:color="auto"/>
        <w:left w:val="none" w:sz="0" w:space="0" w:color="auto"/>
        <w:bottom w:val="none" w:sz="0" w:space="0" w:color="auto"/>
        <w:right w:val="none" w:sz="0" w:space="0" w:color="auto"/>
      </w:divBdr>
    </w:div>
    <w:div w:id="1242451957">
      <w:bodyDiv w:val="1"/>
      <w:marLeft w:val="0"/>
      <w:marRight w:val="0"/>
      <w:marTop w:val="0"/>
      <w:marBottom w:val="0"/>
      <w:divBdr>
        <w:top w:val="none" w:sz="0" w:space="0" w:color="auto"/>
        <w:left w:val="none" w:sz="0" w:space="0" w:color="auto"/>
        <w:bottom w:val="none" w:sz="0" w:space="0" w:color="auto"/>
        <w:right w:val="none" w:sz="0" w:space="0" w:color="auto"/>
      </w:divBdr>
    </w:div>
    <w:div w:id="1280258540">
      <w:bodyDiv w:val="1"/>
      <w:marLeft w:val="0"/>
      <w:marRight w:val="0"/>
      <w:marTop w:val="0"/>
      <w:marBottom w:val="0"/>
      <w:divBdr>
        <w:top w:val="none" w:sz="0" w:space="0" w:color="auto"/>
        <w:left w:val="none" w:sz="0" w:space="0" w:color="auto"/>
        <w:bottom w:val="none" w:sz="0" w:space="0" w:color="auto"/>
        <w:right w:val="none" w:sz="0" w:space="0" w:color="auto"/>
      </w:divBdr>
    </w:div>
    <w:div w:id="1293100766">
      <w:bodyDiv w:val="1"/>
      <w:marLeft w:val="0"/>
      <w:marRight w:val="0"/>
      <w:marTop w:val="0"/>
      <w:marBottom w:val="0"/>
      <w:divBdr>
        <w:top w:val="none" w:sz="0" w:space="0" w:color="auto"/>
        <w:left w:val="none" w:sz="0" w:space="0" w:color="auto"/>
        <w:bottom w:val="none" w:sz="0" w:space="0" w:color="auto"/>
        <w:right w:val="none" w:sz="0" w:space="0" w:color="auto"/>
      </w:divBdr>
    </w:div>
    <w:div w:id="1384912991">
      <w:bodyDiv w:val="1"/>
      <w:marLeft w:val="0"/>
      <w:marRight w:val="0"/>
      <w:marTop w:val="0"/>
      <w:marBottom w:val="0"/>
      <w:divBdr>
        <w:top w:val="none" w:sz="0" w:space="0" w:color="auto"/>
        <w:left w:val="none" w:sz="0" w:space="0" w:color="auto"/>
        <w:bottom w:val="none" w:sz="0" w:space="0" w:color="auto"/>
        <w:right w:val="none" w:sz="0" w:space="0" w:color="auto"/>
      </w:divBdr>
    </w:div>
    <w:div w:id="1412972604">
      <w:bodyDiv w:val="1"/>
      <w:marLeft w:val="0"/>
      <w:marRight w:val="0"/>
      <w:marTop w:val="0"/>
      <w:marBottom w:val="0"/>
      <w:divBdr>
        <w:top w:val="none" w:sz="0" w:space="0" w:color="auto"/>
        <w:left w:val="none" w:sz="0" w:space="0" w:color="auto"/>
        <w:bottom w:val="none" w:sz="0" w:space="0" w:color="auto"/>
        <w:right w:val="none" w:sz="0" w:space="0" w:color="auto"/>
      </w:divBdr>
    </w:div>
    <w:div w:id="1513569994">
      <w:bodyDiv w:val="1"/>
      <w:marLeft w:val="0"/>
      <w:marRight w:val="0"/>
      <w:marTop w:val="0"/>
      <w:marBottom w:val="0"/>
      <w:divBdr>
        <w:top w:val="none" w:sz="0" w:space="0" w:color="auto"/>
        <w:left w:val="none" w:sz="0" w:space="0" w:color="auto"/>
        <w:bottom w:val="none" w:sz="0" w:space="0" w:color="auto"/>
        <w:right w:val="none" w:sz="0" w:space="0" w:color="auto"/>
      </w:divBdr>
    </w:div>
    <w:div w:id="1681616494">
      <w:bodyDiv w:val="1"/>
      <w:marLeft w:val="0"/>
      <w:marRight w:val="0"/>
      <w:marTop w:val="0"/>
      <w:marBottom w:val="0"/>
      <w:divBdr>
        <w:top w:val="none" w:sz="0" w:space="0" w:color="auto"/>
        <w:left w:val="none" w:sz="0" w:space="0" w:color="auto"/>
        <w:bottom w:val="none" w:sz="0" w:space="0" w:color="auto"/>
        <w:right w:val="none" w:sz="0" w:space="0" w:color="auto"/>
      </w:divBdr>
      <w:divsChild>
        <w:div w:id="1656103314">
          <w:marLeft w:val="0"/>
          <w:marRight w:val="0"/>
          <w:marTop w:val="0"/>
          <w:marBottom w:val="0"/>
          <w:divBdr>
            <w:top w:val="none" w:sz="0" w:space="0" w:color="auto"/>
            <w:left w:val="none" w:sz="0" w:space="0" w:color="auto"/>
            <w:bottom w:val="none" w:sz="0" w:space="0" w:color="auto"/>
            <w:right w:val="none" w:sz="0" w:space="0" w:color="auto"/>
          </w:divBdr>
          <w:divsChild>
            <w:div w:id="9539495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4837896">
      <w:bodyDiv w:val="1"/>
      <w:marLeft w:val="0"/>
      <w:marRight w:val="0"/>
      <w:marTop w:val="0"/>
      <w:marBottom w:val="0"/>
      <w:divBdr>
        <w:top w:val="none" w:sz="0" w:space="0" w:color="auto"/>
        <w:left w:val="none" w:sz="0" w:space="0" w:color="auto"/>
        <w:bottom w:val="none" w:sz="0" w:space="0" w:color="auto"/>
        <w:right w:val="none" w:sz="0" w:space="0" w:color="auto"/>
      </w:divBdr>
    </w:div>
    <w:div w:id="1872496170">
      <w:bodyDiv w:val="1"/>
      <w:marLeft w:val="0"/>
      <w:marRight w:val="0"/>
      <w:marTop w:val="0"/>
      <w:marBottom w:val="0"/>
      <w:divBdr>
        <w:top w:val="none" w:sz="0" w:space="0" w:color="auto"/>
        <w:left w:val="none" w:sz="0" w:space="0" w:color="auto"/>
        <w:bottom w:val="none" w:sz="0" w:space="0" w:color="auto"/>
        <w:right w:val="none" w:sz="0" w:space="0" w:color="auto"/>
      </w:divBdr>
    </w:div>
    <w:div w:id="19982673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microsoft.com/office/2011/relationships/people" Target="people.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3D8DEB6-A816-4792-86FD-9A6BD570F7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970</TotalTime>
  <Pages>9</Pages>
  <Words>16077</Words>
  <Characters>88428</Characters>
  <Application>Microsoft Office Word</Application>
  <DocSecurity>0</DocSecurity>
  <Lines>736</Lines>
  <Paragraphs>20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0429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nrique gauto sand</dc:creator>
  <cp:keywords/>
  <dc:description/>
  <cp:lastModifiedBy>enrique gauto sand</cp:lastModifiedBy>
  <cp:revision>6</cp:revision>
  <dcterms:created xsi:type="dcterms:W3CDTF">2021-11-16T12:19:00Z</dcterms:created>
  <dcterms:modified xsi:type="dcterms:W3CDTF">2024-02-20T21: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31ed9fb7-bd44-359b-ad27-6e86d43cecc7</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